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Default Extension="wmf" ContentType="image/x-w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F10957" w14:textId="77777777" w:rsidR="00AD52D5" w:rsidRPr="00215C0E" w:rsidRDefault="00AD52D5" w:rsidP="00BF661C">
      <w:pPr>
        <w:rPr>
          <w:b/>
          <w:color w:val="000000" w:themeColor="text1"/>
        </w:rPr>
      </w:pPr>
      <w:r w:rsidRPr="00215C0E">
        <w:rPr>
          <w:b/>
          <w:color w:val="000000" w:themeColor="text1"/>
        </w:rPr>
        <w:t>Text S1</w:t>
      </w:r>
    </w:p>
    <w:p w14:paraId="4D00145D" w14:textId="77777777" w:rsidR="00AD52D5" w:rsidRPr="00215C0E" w:rsidRDefault="00AD52D5" w:rsidP="00BF661C">
      <w:pPr>
        <w:rPr>
          <w:color w:val="000000" w:themeColor="text1"/>
        </w:rPr>
      </w:pPr>
    </w:p>
    <w:p w14:paraId="171A11C0" w14:textId="77777777" w:rsidR="00AD52D5" w:rsidRPr="00215C0E" w:rsidRDefault="00AD52D5" w:rsidP="00BF661C">
      <w:pPr>
        <w:rPr>
          <w:b/>
          <w:color w:val="000000" w:themeColor="text1"/>
        </w:rPr>
      </w:pPr>
      <w:r w:rsidRPr="00215C0E">
        <w:rPr>
          <w:b/>
          <w:color w:val="000000" w:themeColor="text1"/>
        </w:rPr>
        <w:t xml:space="preserve">Constructing a mathematical model for the </w:t>
      </w:r>
      <w:r w:rsidRPr="00215C0E">
        <w:rPr>
          <w:b/>
          <w:i/>
          <w:color w:val="000000" w:themeColor="text1"/>
        </w:rPr>
        <w:t>Xenopus laevis</w:t>
      </w:r>
      <w:r w:rsidRPr="00215C0E">
        <w:rPr>
          <w:b/>
          <w:color w:val="000000" w:themeColor="text1"/>
        </w:rPr>
        <w:t xml:space="preserve"> embryonic cell cycle oscillator</w:t>
      </w:r>
    </w:p>
    <w:p w14:paraId="5E279DAF" w14:textId="77777777" w:rsidR="00AD52D5" w:rsidRPr="00215C0E" w:rsidRDefault="00AD52D5" w:rsidP="00AB6FEE">
      <w:pPr>
        <w:jc w:val="both"/>
        <w:rPr>
          <w:color w:val="000000" w:themeColor="text1"/>
        </w:rPr>
      </w:pPr>
      <w:r w:rsidRPr="00215C0E">
        <w:rPr>
          <w:color w:val="000000" w:themeColor="text1"/>
        </w:rPr>
        <w:t xml:space="preserve">Previously we have used relatively complicated ODE models, with many undetermined parameters, to describe the </w:t>
      </w:r>
      <w:r w:rsidRPr="00215C0E">
        <w:rPr>
          <w:i/>
          <w:color w:val="000000" w:themeColor="text1"/>
        </w:rPr>
        <w:t>Xenopus</w:t>
      </w:r>
      <w:r w:rsidRPr="00215C0E">
        <w:rPr>
          <w:color w:val="000000" w:themeColor="text1"/>
        </w:rPr>
        <w:t xml:space="preserve"> embryonic cell cycle </w:t>
      </w:r>
      <w:r w:rsidRPr="00215C0E">
        <w:rPr>
          <w:color w:val="000000" w:themeColor="text1"/>
        </w:rPr>
        <w:fldChar w:fldCharType="begin">
          <w:fldData xml:space="preserve">PEVuZE5vdGU+PENpdGU+PEF1dGhvcj5Qb21lcmVuaW5nPC9BdXRob3I+PFllYXI+MjAwMzwvWWVh
cj48UmVjTnVtPjI4MTc8L1JlY051bT48RGlzcGxheVRleHQ+WzEsMl08L0Rpc3BsYXlUZXh0Pjxy
ZWNvcmQ+PHJlYy1udW1iZXI+MjgxNzwvcmVjLW51bWJlcj48Zm9yZWlnbi1rZXlzPjxrZXkgYXBw
PSJFTiIgZGItaWQ9IjBzdnY1ZXN0dXJ6ZWQ0ZXdmMDg1MmYycWR0ZXo1eHhyOXd3NSI+MjgxNzwv
a2V5PjwvZm9yZWlnbi1rZXlzPjxyZWYtdHlwZSBuYW1lPSJKb3VybmFsIEFydGljbGUiPjE3PC9y
ZWYtdHlwZT48Y29udHJpYnV0b3JzPjxhdXRob3JzPjxhdXRob3I+UG9tZXJlbmluZywgSi4gUi48
L2F1dGhvcj48YXV0aG9yPlNvbnRhZywgRS4gRC48L2F1dGhvcj48YXV0aG9yPkZlcnJlbGwsIEou
IEUsIEpyLjwvYXV0aG9yPjwvYXV0aG9ycz48L2NvbnRyaWJ1dG9ycz48dGl0bGVzPjx0aXRsZT5C
dWlsZGluZyBhIGNlbGwgY3ljbGUgb3NjaWxsYXRvcjogaHlzdGVyZXNpcyBhbmQgYmlzdGFiaWxp
dHkgaW4gdGhlIGFjdGl2YXRpb24gb2YgQ2RjMjwvdGl0bGU+PHNlY29uZGFyeS10aXRsZT5OYXR1
cmUgQ2VsbCBCaW9sPC9zZWNvbmRhcnktdGl0bGU+PC90aXRsZXM+PHBhZ2VzPjM0Ni0zNTE8L3Bh
Z2VzPjx2b2x1bWU+NTwvdm9sdW1lPjxudW1iZXI+NDwvbnVtYmVyPjxkYXRlcz48eWVhcj4yMDAz
PC95ZWFyPjwvZGF0ZXM+PHVybHM+PC91cmxzPjwvcmVjb3JkPjwvQ2l0ZT48Q2l0ZT48QXV0aG9y
PlRzYWk8L0F1dGhvcj48WWVhcj4yMDA4PC9ZZWFyPjxSZWNOdW0+NDA2NjwvUmVjTnVtPjxyZWNv
cmQ+PHJlYy1udW1iZXI+NDA2NjwvcmVjLW51bWJlcj48Zm9yZWlnbi1rZXlzPjxrZXkgYXBwPSJF
TiIgZGItaWQ9IjBzdnY1ZXN0dXJ6ZWQ0ZXdmMDg1MmYycWR0ZXo1eHhyOXd3NSI+NDA2Njwva2V5
PjwvZm9yZWlnbi1rZXlzPjxyZWYtdHlwZSBuYW1lPSJKb3VybmFsIEFydGljbGUiPjE3PC9yZWYt
dHlwZT48Y29udHJpYnV0b3JzPjxhdXRob3JzPjxhdXRob3I+VHNhaSwgVC4gWS48L2F1dGhvcj48
YXV0aG9yPkNob2ksIFkuIFMuPC9hdXRob3I+PGF1dGhvcj5NYSwgVy48L2F1dGhvcj48YXV0aG9y
PlBvbWVyZW5pbmcsIEouIFIuPC9hdXRob3I+PGF1dGhvcj5UYW5nLCBDLjwvYXV0aG9yPjxhdXRo
b3I+RmVycmVsbCwgSi4gRS4sIEpyLjwvYXV0aG9yPjwvYXV0aG9ycz48L2NvbnRyaWJ1dG9ycz48
YXV0aC1hZGRyZXNzPkRlcGFydG1lbnQgb2YgQ2hlbWljYWwgYW5kIFN5c3RlbXMgQmlvbG9neSwg
U3RhbmZvcmQgVW5pdmVyc2l0eSBTY2hvb2wgb2YgTWVkaWNpbmUsIFN0YW5mb3JkLCBDQSA5NDMw
NS01MTc0LCBVU0EuPC9hdXRoLWFkZHJlc3M+PHRpdGxlcz48dGl0bGU+Um9idXN0LCB0dW5hYmxl
IGJpb2xvZ2ljYWwgb3NjaWxsYXRpb25zIGZyb20gaW50ZXJsaW5rZWQgcG9zaXRpdmUgYW5kIG5l
Z2F0aXZlIGZlZWRiYWNrIGxvb3BzPC90aXRsZT48c2Vjb25kYXJ5LXRpdGxlPlNjaWVuY2U8L3Nl
Y29uZGFyeS10aXRsZT48L3RpdGxlcz48cGVyaW9kaWNhbD48ZnVsbC10aXRsZT5TY2llbmNlPC9m
dWxsLXRpdGxlPjxhYmJyLTE+U2NpZW5jZTwvYWJici0xPjwvcGVyaW9kaWNhbD48cGFnZXM+MTI2
LTk8L3BhZ2VzPjx2b2x1bWU+MzIxPC92b2x1bWU+PG51bWJlcj41ODg1PC9udW1iZXI+PGVkaXRp
b24+MjAwOC8wNy8wNTwvZWRpdGlvbj48a2V5d29yZHM+PGtleXdvcmQ+QWxnb3JpdGhtczwva2V5
d29yZD48a2V5d29yZD5BbmltYWxzPC9rZXl3b3JkPjxrZXl3b3JkPipCaW9sb2dpY2FsIENsb2Nr
czwva2V5d29yZD48a2V5d29yZD5DREMyIFByb3RlaW4gS2luYXNlLyptZXRhYm9saXNtPC9rZXl3
b3JkPjxrZXl3b3JkPipDZWxsIEN5Y2xlPC9rZXl3b3JkPjxrZXl3b3JkPkNlbGwgRGl2aXNpb248
L2tleXdvcmQ+PGtleXdvcmQ+Q2lyY2FkaWFuIFJoeXRobTwva2V5d29yZD48a2V5d29yZD5DeWNs
aW4gQi9iaW9zeW50aGVzaXMvbWV0YWJvbGlzbTwva2V5d29yZD48a2V5d29yZD5FbWJyeW8sIE5v
bm1hbW1hbGlhbi9jeXRvbG9neS9tZXRhYm9saXNtPC9rZXl3b3JkPjxrZXl3b3JkPkV2b2x1dGlv
bjwva2V5d29yZD48a2V5d29yZD4qRmVlZGJhY2ssIFBoeXNpb2xvZ2ljYWw8L2tleXdvcmQ+PGtl
eXdvcmQ+SW50ZXJwaGFzZTwva2V5d29yZD48a2V5d29yZD5Nb2RlbHMsIEJpb2xvZ2ljYWw8L2tl
eXdvcmQ+PGtleXdvcmQ+TW9udGUgQ2FybG8gTWV0aG9kPC9rZXl3b3JkPjxrZXl3b3JkPlViaXF1
aXRpbi1Qcm90ZWluIExpZ2FzZSBDb21wbGV4ZXMvbWV0YWJvbGlzbTwva2V5d29yZD48a2V5d29y
ZD5YZW5vcHVzIFByb3RlaW5zL21ldGFib2xpc208L2tleXdvcmQ+PGtleXdvcmQ+WGVub3B1cyBs
YWV2aXM8L2tleXdvcmQ+PC9rZXl3b3Jkcz48ZGF0ZXM+PHllYXI+MjAwODwveWVhcj48cHViLWRh
dGVzPjxkYXRlPkp1bCA0PC9kYXRlPjwvcHViLWRhdGVzPjwvZGF0ZXM+PGlzYm4+MTA5NS05MjAz
IChFbGVjdHJvbmljKSYjeEQ7MDAzNi04MDc1IChMaW5raW5nKTwvaXNibj48YWNjZXNzaW9uLW51
bT4xODU5OTc4OTwvYWNjZXNzaW9uLW51bT48dXJscz48cmVsYXRlZC11cmxzPjx1cmw+aHR0cDov
L3d3dy5uY2JpLm5sbS5uaWguZ292L2VudHJlei9xdWVyeS5mY2dpP2NtZD1SZXRyaWV2ZSZhbXA7
ZGI9UHViTWVkJmFtcDtkb3B0PUNpdGF0aW9uJmFtcDtsaXN0X3VpZHM9MTg1OTk3ODk8L3VybD48
L3JlbGF0ZWQtdXJscz48L3VybHM+PGVsZWN0cm9uaWMtcmVzb3VyY2UtbnVtPjMyMS81ODg1LzEy
NiBbcGlpXSYjeEQ7MTAuMTEyNi9zY2llbmNlLjExNTY5NTE8L2VsZWN0cm9uaWMtcmVzb3VyY2Ut
bnVtPjxsYW5ndWFnZT5lbmc8L2xhbmd1YWdlPjwvcmVjb3JkPjwvQ2l0ZT48L0VuZE5vdGU+AAAA
/wA=
</w:fldData>
        </w:fldChar>
      </w:r>
      <w:r w:rsidRPr="00215C0E">
        <w:rPr>
          <w:color w:val="000000" w:themeColor="text1"/>
        </w:rPr>
        <w:instrText xml:space="preserve"> ADDIN EN.CITE </w:instrText>
      </w:r>
      <w:r w:rsidRPr="00215C0E">
        <w:rPr>
          <w:color w:val="000000" w:themeColor="text1"/>
        </w:rPr>
        <w:fldChar w:fldCharType="begin">
          <w:fldData xml:space="preserve">PEVuZE5vdGU+PENpdGU+PEF1dGhvcj5Qb21lcmVuaW5nPC9BdXRob3I+PFllYXI+MjAwMzwvWWVh
cj48UmVjTnVtPjI4MTc8L1JlY051bT48RGlzcGxheVRleHQ+WzEsMl08L0Rpc3BsYXlUZXh0Pjxy
ZWNvcmQ+PHJlYy1udW1iZXI+MjgxNzwvcmVjLW51bWJlcj48Zm9yZWlnbi1rZXlzPjxrZXkgYXBw
PSJFTiIgZGItaWQ9IjBzdnY1ZXN0dXJ6ZWQ0ZXdmMDg1MmYycWR0ZXo1eHhyOXd3NSI+MjgxNzwv
a2V5PjwvZm9yZWlnbi1rZXlzPjxyZWYtdHlwZSBuYW1lPSJKb3VybmFsIEFydGljbGUiPjE3PC9y
ZWYtdHlwZT48Y29udHJpYnV0b3JzPjxhdXRob3JzPjxhdXRob3I+UG9tZXJlbmluZywgSi4gUi48
L2F1dGhvcj48YXV0aG9yPlNvbnRhZywgRS4gRC48L2F1dGhvcj48YXV0aG9yPkZlcnJlbGwsIEou
IEUsIEpyLjwvYXV0aG9yPjwvYXV0aG9ycz48L2NvbnRyaWJ1dG9ycz48dGl0bGVzPjx0aXRsZT5C
dWlsZGluZyBhIGNlbGwgY3ljbGUgb3NjaWxsYXRvcjogaHlzdGVyZXNpcyBhbmQgYmlzdGFiaWxp
dHkgaW4gdGhlIGFjdGl2YXRpb24gb2YgQ2RjMjwvdGl0bGU+PHNlY29uZGFyeS10aXRsZT5OYXR1
cmUgQ2VsbCBCaW9sPC9zZWNvbmRhcnktdGl0bGU+PC90aXRsZXM+PHBhZ2VzPjM0Ni0zNTE8L3Bh
Z2VzPjx2b2x1bWU+NTwvdm9sdW1lPjxudW1iZXI+NDwvbnVtYmVyPjxkYXRlcz48eWVhcj4yMDAz
PC95ZWFyPjwvZGF0ZXM+PHVybHM+PC91cmxzPjwvcmVjb3JkPjwvQ2l0ZT48Q2l0ZT48QXV0aG9y
PlRzYWk8L0F1dGhvcj48WWVhcj4yMDA4PC9ZZWFyPjxSZWNOdW0+NDA2NjwvUmVjTnVtPjxyZWNv
cmQ+PHJlYy1udW1iZXI+NDA2NjwvcmVjLW51bWJlcj48Zm9yZWlnbi1rZXlzPjxrZXkgYXBwPSJF
TiIgZGItaWQ9IjBzdnY1ZXN0dXJ6ZWQ0ZXdmMDg1MmYycWR0ZXo1eHhyOXd3NSI+NDA2Njwva2V5
PjwvZm9yZWlnbi1rZXlzPjxyZWYtdHlwZSBuYW1lPSJKb3VybmFsIEFydGljbGUiPjE3PC9yZWYt
dHlwZT48Y29udHJpYnV0b3JzPjxhdXRob3JzPjxhdXRob3I+VHNhaSwgVC4gWS48L2F1dGhvcj48
YXV0aG9yPkNob2ksIFkuIFMuPC9hdXRob3I+PGF1dGhvcj5NYSwgVy48L2F1dGhvcj48YXV0aG9y
PlBvbWVyZW5pbmcsIEouIFIuPC9hdXRob3I+PGF1dGhvcj5UYW5nLCBDLjwvYXV0aG9yPjxhdXRo
b3I+RmVycmVsbCwgSi4gRS4sIEpyLjwvYXV0aG9yPjwvYXV0aG9ycz48L2NvbnRyaWJ1dG9ycz48
YXV0aC1hZGRyZXNzPkRlcGFydG1lbnQgb2YgQ2hlbWljYWwgYW5kIFN5c3RlbXMgQmlvbG9neSwg
U3RhbmZvcmQgVW5pdmVyc2l0eSBTY2hvb2wgb2YgTWVkaWNpbmUsIFN0YW5mb3JkLCBDQSA5NDMw
NS01MTc0LCBVU0EuPC9hdXRoLWFkZHJlc3M+PHRpdGxlcz48dGl0bGU+Um9idXN0LCB0dW5hYmxl
IGJpb2xvZ2ljYWwgb3NjaWxsYXRpb25zIGZyb20gaW50ZXJsaW5rZWQgcG9zaXRpdmUgYW5kIG5l
Z2F0aXZlIGZlZWRiYWNrIGxvb3BzPC90aXRsZT48c2Vjb25kYXJ5LXRpdGxlPlNjaWVuY2U8L3Nl
Y29uZGFyeS10aXRsZT48L3RpdGxlcz48cGVyaW9kaWNhbD48ZnVsbC10aXRsZT5TY2llbmNlPC9m
dWxsLXRpdGxlPjxhYmJyLTE+U2NpZW5jZTwvYWJici0xPjwvcGVyaW9kaWNhbD48cGFnZXM+MTI2
LTk8L3BhZ2VzPjx2b2x1bWU+MzIxPC92b2x1bWU+PG51bWJlcj41ODg1PC9udW1iZXI+PGVkaXRp
b24+MjAwOC8wNy8wNTwvZWRpdGlvbj48a2V5d29yZHM+PGtleXdvcmQ+QWxnb3JpdGhtczwva2V5
d29yZD48a2V5d29yZD5BbmltYWxzPC9rZXl3b3JkPjxrZXl3b3JkPipCaW9sb2dpY2FsIENsb2Nr
czwva2V5d29yZD48a2V5d29yZD5DREMyIFByb3RlaW4gS2luYXNlLyptZXRhYm9saXNtPC9rZXl3
b3JkPjxrZXl3b3JkPipDZWxsIEN5Y2xlPC9rZXl3b3JkPjxrZXl3b3JkPkNlbGwgRGl2aXNpb248
L2tleXdvcmQ+PGtleXdvcmQ+Q2lyY2FkaWFuIFJoeXRobTwva2V5d29yZD48a2V5d29yZD5DeWNs
aW4gQi9iaW9zeW50aGVzaXMvbWV0YWJvbGlzbTwva2V5d29yZD48a2V5d29yZD5FbWJyeW8sIE5v
bm1hbW1hbGlhbi9jeXRvbG9neS9tZXRhYm9saXNtPC9rZXl3b3JkPjxrZXl3b3JkPkV2b2x1dGlv
bjwva2V5d29yZD48a2V5d29yZD4qRmVlZGJhY2ssIFBoeXNpb2xvZ2ljYWw8L2tleXdvcmQ+PGtl
eXdvcmQ+SW50ZXJwaGFzZTwva2V5d29yZD48a2V5d29yZD5Nb2RlbHMsIEJpb2xvZ2ljYWw8L2tl
eXdvcmQ+PGtleXdvcmQ+TW9udGUgQ2FybG8gTWV0aG9kPC9rZXl3b3JkPjxrZXl3b3JkPlViaXF1
aXRpbi1Qcm90ZWluIExpZ2FzZSBDb21wbGV4ZXMvbWV0YWJvbGlzbTwva2V5d29yZD48a2V5d29y
ZD5YZW5vcHVzIFByb3RlaW5zL21ldGFib2xpc208L2tleXdvcmQ+PGtleXdvcmQ+WGVub3B1cyBs
YWV2aXM8L2tleXdvcmQ+PC9rZXl3b3Jkcz48ZGF0ZXM+PHllYXI+MjAwODwveWVhcj48cHViLWRh
dGVzPjxkYXRlPkp1bCA0PC9kYXRlPjwvcHViLWRhdGVzPjwvZGF0ZXM+PGlzYm4+MTA5NS05MjAz
IChFbGVjdHJvbmljKSYjeEQ7MDAzNi04MDc1IChMaW5raW5nKTwvaXNibj48YWNjZXNzaW9uLW51
bT4xODU5OTc4OTwvYWNjZXNzaW9uLW51bT48dXJscz48cmVsYXRlZC11cmxzPjx1cmw+aHR0cDov
L3d3dy5uY2JpLm5sbS5uaWguZ292L2VudHJlei9xdWVyeS5mY2dpP2NtZD1SZXRyaWV2ZSZhbXA7
ZGI9UHViTWVkJmFtcDtkb3B0PUNpdGF0aW9uJmFtcDtsaXN0X3VpZHM9MTg1OTk3ODk8L3VybD48
L3JlbGF0ZWQtdXJscz48L3VybHM+PGVsZWN0cm9uaWMtcmVzb3VyY2UtbnVtPjMyMS81ODg1LzEy
NiBbcGlpXSYjeEQ7MTAuMTEyNi9zY2llbmNlLjExNTY5NTE8L2VsZWN0cm9uaWMtcmVzb3VyY2Ut
bnVtPjxsYW5ndWFnZT5lbmc8L2xhbmd1YWdlPjwvcmVjb3JkPjwvQ2l0ZT48L0VuZE5vdGU+AAAA
/wA=
</w:fldData>
        </w:fldChar>
      </w:r>
      <w:r w:rsidRPr="00215C0E">
        <w:rPr>
          <w:color w:val="000000" w:themeColor="text1"/>
        </w:rPr>
        <w:instrText xml:space="preserve"> ADDIN EN.CITE.DATA </w:instrText>
      </w:r>
      <w:r w:rsidRPr="00215C0E">
        <w:rPr>
          <w:color w:val="000000" w:themeColor="text1"/>
        </w:rPr>
      </w:r>
      <w:r w:rsidRPr="00215C0E">
        <w:rPr>
          <w:color w:val="000000" w:themeColor="text1"/>
        </w:rPr>
        <w:fldChar w:fldCharType="end"/>
      </w:r>
      <w:r w:rsidRPr="00215C0E">
        <w:rPr>
          <w:color w:val="000000" w:themeColor="text1"/>
        </w:rPr>
      </w:r>
      <w:r w:rsidRPr="00215C0E">
        <w:rPr>
          <w:color w:val="000000" w:themeColor="text1"/>
        </w:rPr>
        <w:fldChar w:fldCharType="separate"/>
      </w:r>
      <w:r w:rsidRPr="00215C0E">
        <w:rPr>
          <w:noProof/>
          <w:color w:val="000000" w:themeColor="text1"/>
        </w:rPr>
        <w:t>[</w:t>
      </w:r>
      <w:hyperlink w:anchor="_ENREF_1" w:tooltip="Pomerening, 2003 #2817" w:history="1">
        <w:r w:rsidRPr="00215C0E">
          <w:rPr>
            <w:noProof/>
            <w:color w:val="000000" w:themeColor="text1"/>
          </w:rPr>
          <w:t>1</w:t>
        </w:r>
      </w:hyperlink>
      <w:r w:rsidRPr="00215C0E">
        <w:rPr>
          <w:noProof/>
          <w:color w:val="000000" w:themeColor="text1"/>
        </w:rPr>
        <w:t>,</w:t>
      </w:r>
      <w:hyperlink w:anchor="_ENREF_2" w:tooltip="Tsai, 2008 #4066" w:history="1">
        <w:r w:rsidRPr="00215C0E">
          <w:rPr>
            <w:noProof/>
            <w:color w:val="000000" w:themeColor="text1"/>
          </w:rPr>
          <w:t>2</w:t>
        </w:r>
      </w:hyperlink>
      <w:r w:rsidRPr="00215C0E">
        <w:rPr>
          <w:noProof/>
          <w:color w:val="000000" w:themeColor="text1"/>
        </w:rPr>
        <w:t>]</w:t>
      </w:r>
      <w:r w:rsidRPr="00215C0E">
        <w:rPr>
          <w:color w:val="000000" w:themeColor="text1"/>
        </w:rPr>
        <w:fldChar w:fldCharType="end"/>
      </w:r>
      <w:r w:rsidRPr="00215C0E">
        <w:rPr>
          <w:color w:val="000000" w:themeColor="text1"/>
        </w:rPr>
        <w:t xml:space="preserve">.  Recently we have been using simpler models </w:t>
      </w:r>
      <w:r w:rsidRPr="00215C0E">
        <w:rPr>
          <w:color w:val="000000" w:themeColor="text1"/>
        </w:rPr>
        <w:fldChar w:fldCharType="begin">
          <w:fldData xml:space="preserve">PEVuZE5vdGU+PENpdGU+PEF1dGhvcj5ZYW5nPC9BdXRob3I+PFllYXI+MjAxMzwvWWVhcj48UmVj
TnVtPjQ2OTQ8L1JlY051bT48RGlzcGxheVRleHQ+WzMsNF08L0Rpc3BsYXlUZXh0PjxyZWNvcmQ+
PHJlYy1udW1iZXI+NDY5NDwvcmVjLW51bWJlcj48Zm9yZWlnbi1rZXlzPjxrZXkgYXBwPSJFTiIg
ZGItaWQ9IjBzdnY1ZXN0dXJ6ZWQ0ZXdmMDg1MmYycWR0ZXo1eHhyOXd3NSI+NDY5NDwva2V5Pjwv
Zm9yZWlnbi1rZXlzPjxyZWYtdHlwZSBuYW1lPSJKb3VybmFsIEFydGljbGUiPjE3PC9yZWYtdHlw
ZT48Y29udHJpYnV0b3JzPjxhdXRob3JzPjxhdXRob3I+WWFuZywgUS48L2F1dGhvcj48YXV0aG9y
PkZlcnJlbGwsIEouIEUuLCBKci48L2F1dGhvcj48L2F1dGhvcnM+PC9jb250cmlidXRvcnM+PGF1
dGgtYWRkcmVzcz5EZXBhcnRtZW50IG9mIENoZW1pY2FsIGFuZCBTeXN0ZW1zIEJpb2xvZ3ksIFN0
YW5mb3JkIFVuaXZlcnNpdHkgU2Nob29sIG9mIE1lZGljaW5lLCBTdGFuZm9yZCwgQ2FsaWZvcm5p
YSA5NDMwNS01MTc0LCBVU0EuPC9hdXRoLWFkZHJlc3M+PHRpdGxlcz48dGl0bGU+VGhlIENkazEt
QVBDL0MgY2VsbCBjeWNsZSBvc2NpbGxhdG9yIGNpcmN1aXQgZnVuY3Rpb25zIGFzIGEgdGltZS1k
ZWxheWVkLCB1bHRyYXNlbnNpdGl2ZSBzd2l0Y2g8L3RpdGxlPjxzZWNvbmRhcnktdGl0bGU+TmF0
IENlbGwgQmlvbDwvc2Vjb25kYXJ5LXRpdGxlPjxhbHQtdGl0bGU+TmF0dXJlIGNlbGwgYmlvbG9n
eTwvYWx0LXRpdGxlPjwvdGl0bGVzPjxwZXJpb2RpY2FsPjxmdWxsLXRpdGxlPk5hdCBDZWxsIEJp
b2w8L2Z1bGwtdGl0bGU+PC9wZXJpb2RpY2FsPjxwYWdlcz41MTktMjU8L3BhZ2VzPjx2b2x1bWU+
MTU8L3ZvbHVtZT48bnVtYmVyPjU8L251bWJlcj48ZGF0ZXM+PHllYXI+MjAxMzwveWVhcj48cHVi
LWRhdGVzPjxkYXRlPk1heTwvZGF0ZT48L3B1Yi1kYXRlcz48L2RhdGVzPjxpc2JuPjE0NzYtNDY3
OSAoRWxlY3Ryb25pYykmI3hEOzE0NjUtNzM5MiAoTGlua2luZyk8L2lzYm4+PGFjY2Vzc2lvbi1u
dW0+MjM2MjQ0MDY8L2FjY2Vzc2lvbi1udW0+PHVybHM+PHJlbGF0ZWQtdXJscz48dXJsPmh0dHA6
Ly93d3cubmNiaS5ubG0ubmloLmdvdi9wdWJtZWQvMjM2MjQ0MDY8L3VybD48L3JlbGF0ZWQtdXJs
cz48L3VybHM+PGVsZWN0cm9uaWMtcmVzb3VyY2UtbnVtPjEwLjEwMzgvbmNiMjczNzwvZWxlY3Ry
b25pYy1yZXNvdXJjZS1udW0+PC9yZWNvcmQ+PC9DaXRlPjxDaXRlPjxBdXRob3I+Q2hhbmc8L0F1
dGhvcj48WWVhcj4yMDEzPC9ZZWFyPjxSZWNOdW0+NDc1MjwvUmVjTnVtPjxyZWNvcmQ+PHJlYy1u
dW1iZXI+NDc1MjwvcmVjLW51bWJlcj48Zm9yZWlnbi1rZXlzPjxrZXkgYXBwPSJFTiIgZGItaWQ9
IjBzdnY1ZXN0dXJ6ZWQ0ZXdmMDg1MmYycWR0ZXo1eHhyOXd3NSI+NDc1Mjwva2V5PjwvZm9yZWln
bi1rZXlzPjxyZWYtdHlwZSBuYW1lPSJKb3VybmFsIEFydGljbGUiPjE3PC9yZWYtdHlwZT48Y29u
dHJpYnV0b3JzPjxhdXRob3JzPjxhdXRob3I+Q2hhbmcsIEouIEIuPC9hdXRob3I+PGF1dGhvcj5G
ZXJyZWxsLCBKLiBFLiwgSnIuPC9hdXRob3I+PC9hdXRob3JzPjwvY29udHJpYnV0b3JzPjxhdXRo
LWFkZHJlc3M+RGVwYXJ0bWVudCBvZiBDaGVtaWNhbCBhbmQgU3lzdGVtcyBCaW9sb2d5LCBTdGFu
Zm9yZCBVbml2ZXJzaXR5IFNjaG9vbCBvZiBNZWRpY2luZSwgU3RhbmZvcmQsIENhbGlmb3JuaWEg
OTQzMDUtNTE3NCwgVVNBLiBqYmNoYW5nQHN0YW5mb3JkLmVkdTwvYXV0aC1hZGRyZXNzPjx0aXRs
ZXM+PHRpdGxlPk1pdG90aWMgdHJpZ2dlciB3YXZlcyBhbmQgdGhlIHNwYXRpYWwgY29vcmRpbmF0
aW9uIG9mIHRoZSBYZW5vcHVzIGNlbGwgY3ljbGU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YwMy03PC9wYWdlcz48dm9sdW1lPjUwMDwvdm9sdW1lPjxudW1iZXI+NzQ2NDwvbnVtYmVy
PjxrZXl3b3Jkcz48a2V5d29yZD5BY3Rpb24gUG90ZW50aWFsczwva2V5d29yZD48a2V5d29yZD5B
bmltYWxzPC9rZXl3b3JkPjxrZXl3b3JkPkNEQzIgUHJvdGVpbiBLaW5hc2UvbWV0YWJvbGlzbTwv
a2V5d29yZD48a2V5d29yZD5DZWxsIEN5Y2xlIFByb3RlaW5zL2FudGFnb25pc3RzICZhbXA7IGlu
aGliaXRvcnM8L2tleXdvcmQ+PGtleXdvcmQ+Q2VsbCBFeHRyYWN0czwva2V5d29yZD48a2V5d29y
ZD5DeXRvcGxhc20vZHJ1ZyBlZmZlY3RzL2Vuenltb2xvZ3kvbWV0YWJvbGlzbTwva2V5d29yZD48
a2V5d29yZD5EaWZmdXNpb248L2tleXdvcmQ+PGtleXdvcmQ+RW56eW1lIEFjdGl2YXRpb248L2tl
eXdvcmQ+PGtleXdvcmQ+Kk1pdG9zaXMvZHJ1ZyBlZmZlY3RzPC9rZXl3b3JkPjxrZXl3b3JkPipN
b3ZlbWVudC9kcnVnIGVmZmVjdHM8L2tleXdvcmQ+PGtleXdvcmQ+T3Z1bS8qY3l0b2xvZ3kvZHJ1
ZyBlZmZlY3RzL2Vuenltb2xvZ3kvbWV0YWJvbGlzbTwva2V5d29yZD48a2V5d29yZD5Qcm90ZWlu
LVNlcmluZS1UaHJlb25pbmUgS2luYXNlcy9hbnRhZ29uaXN0cyAmYW1wOyBpbmhpYml0b3JzPC9r
ZXl3b3JkPjxrZXl3b3JkPlByb3RlaW4tVHlyb3NpbmUgS2luYXNlcy9hbnRhZ29uaXN0cyAmYW1w
OyBpbmhpYml0b3JzPC9rZXl3b3JkPjxrZXl3b3JkPlB5cmltaWRpbmVzL3BoYXJtYWNvbG9neTwv
a2V5d29yZD48a2V5d29yZD5YZW5vcHVzIFByb3RlaW5zL2FudGFnb25pc3RzICZhbXA7IGluaGli
aXRvcnM8L2tleXdvcmQ+PGtleXdvcmQ+Klhlbm9wdXMgbGFldmlzPC9rZXl3b3JkPjxrZXl3b3Jk
Plp5Z290ZS9jeXRvbG9neS9kcnVnIGVmZmVjdHMvZW56eW1vbG9neS9tZXRhYm9saXNtPC9rZXl3
b3JkPjwva2V5d29yZHM+PGRhdGVzPjx5ZWFyPjIwMTM8L3llYXI+PHB1Yi1kYXRlcz48ZGF0ZT5B
dWcgMjk8L2RhdGU+PC9wdWItZGF0ZXM+PC9kYXRlcz48aXNibj4xNDc2LTQ2ODcgKEVsZWN0cm9u
aWMpJiN4RDswMDI4LTA4MzYgKExpbmtpbmcpPC9pc2JuPjxhY2Nlc3Npb24tbnVtPjIzODYzOTM1
PC9hY2Nlc3Npb24tbnVtPjx1cmxzPjxyZWxhdGVkLXVybHM+PHVybD5odHRwOi8vd3d3Lm5jYmku
bmxtLm5paC5nb3YvcHVibWVkLzIzODYzOTM1PC91cmw+PC9yZWxhdGVkLXVybHM+PC91cmxzPjxj
dXN0b20yPjM3NTg0Mjk8L2N1c3RvbTI+PGVsZWN0cm9uaWMtcmVzb3VyY2UtbnVtPjEwLjEwMzgv
bmF0dXJlMTIzMjE8L2VsZWN0cm9uaWMtcmVzb3VyY2UtbnVtPjwvcmVjb3JkPjwvQ2l0ZT48L0Vu
ZE5vdGU+AAAAAA==
</w:fldData>
        </w:fldChar>
      </w:r>
      <w:r w:rsidRPr="00215C0E">
        <w:rPr>
          <w:color w:val="000000" w:themeColor="text1"/>
        </w:rPr>
        <w:instrText xml:space="preserve"> ADDIN EN.CITE </w:instrText>
      </w:r>
      <w:r w:rsidRPr="00215C0E">
        <w:rPr>
          <w:color w:val="000000" w:themeColor="text1"/>
        </w:rPr>
        <w:fldChar w:fldCharType="begin">
          <w:fldData xml:space="preserve">PEVuZE5vdGU+PENpdGU+PEF1dGhvcj5ZYW5nPC9BdXRob3I+PFllYXI+MjAxMzwvWWVhcj48UmVj
TnVtPjQ2OTQ8L1JlY051bT48RGlzcGxheVRleHQ+WzMsNF08L0Rpc3BsYXlUZXh0PjxyZWNvcmQ+
PHJlYy1udW1iZXI+NDY5NDwvcmVjLW51bWJlcj48Zm9yZWlnbi1rZXlzPjxrZXkgYXBwPSJFTiIg
ZGItaWQ9IjBzdnY1ZXN0dXJ6ZWQ0ZXdmMDg1MmYycWR0ZXo1eHhyOXd3NSI+NDY5NDwva2V5Pjwv
Zm9yZWlnbi1rZXlzPjxyZWYtdHlwZSBuYW1lPSJKb3VybmFsIEFydGljbGUiPjE3PC9yZWYtdHlw
ZT48Y29udHJpYnV0b3JzPjxhdXRob3JzPjxhdXRob3I+WWFuZywgUS48L2F1dGhvcj48YXV0aG9y
PkZlcnJlbGwsIEouIEUuLCBKci48L2F1dGhvcj48L2F1dGhvcnM+PC9jb250cmlidXRvcnM+PGF1
dGgtYWRkcmVzcz5EZXBhcnRtZW50IG9mIENoZW1pY2FsIGFuZCBTeXN0ZW1zIEJpb2xvZ3ksIFN0
YW5mb3JkIFVuaXZlcnNpdHkgU2Nob29sIG9mIE1lZGljaW5lLCBTdGFuZm9yZCwgQ2FsaWZvcm5p
YSA5NDMwNS01MTc0LCBVU0EuPC9hdXRoLWFkZHJlc3M+PHRpdGxlcz48dGl0bGU+VGhlIENkazEt
QVBDL0MgY2VsbCBjeWNsZSBvc2NpbGxhdG9yIGNpcmN1aXQgZnVuY3Rpb25zIGFzIGEgdGltZS1k
ZWxheWVkLCB1bHRyYXNlbnNpdGl2ZSBzd2l0Y2g8L3RpdGxlPjxzZWNvbmRhcnktdGl0bGU+TmF0
IENlbGwgQmlvbDwvc2Vjb25kYXJ5LXRpdGxlPjxhbHQtdGl0bGU+TmF0dXJlIGNlbGwgYmlvbG9n
eTwvYWx0LXRpdGxlPjwvdGl0bGVzPjxwZXJpb2RpY2FsPjxmdWxsLXRpdGxlPk5hdCBDZWxsIEJp
b2w8L2Z1bGwtdGl0bGU+PC9wZXJpb2RpY2FsPjxwYWdlcz41MTktMjU8L3BhZ2VzPjx2b2x1bWU+
MTU8L3ZvbHVtZT48bnVtYmVyPjU8L251bWJlcj48ZGF0ZXM+PHllYXI+MjAxMzwveWVhcj48cHVi
LWRhdGVzPjxkYXRlPk1heTwvZGF0ZT48L3B1Yi1kYXRlcz48L2RhdGVzPjxpc2JuPjE0NzYtNDY3
OSAoRWxlY3Ryb25pYykmI3hEOzE0NjUtNzM5MiAoTGlua2luZyk8L2lzYm4+PGFjY2Vzc2lvbi1u
dW0+MjM2MjQ0MDY8L2FjY2Vzc2lvbi1udW0+PHVybHM+PHJlbGF0ZWQtdXJscz48dXJsPmh0dHA6
Ly93d3cubmNiaS5ubG0ubmloLmdvdi9wdWJtZWQvMjM2MjQ0MDY8L3VybD48L3JlbGF0ZWQtdXJs
cz48L3VybHM+PGVsZWN0cm9uaWMtcmVzb3VyY2UtbnVtPjEwLjEwMzgvbmNiMjczNzwvZWxlY3Ry
b25pYy1yZXNvdXJjZS1udW0+PC9yZWNvcmQ+PC9DaXRlPjxDaXRlPjxBdXRob3I+Q2hhbmc8L0F1
dGhvcj48WWVhcj4yMDEzPC9ZZWFyPjxSZWNOdW0+NDc1MjwvUmVjTnVtPjxyZWNvcmQ+PHJlYy1u
dW1iZXI+NDc1MjwvcmVjLW51bWJlcj48Zm9yZWlnbi1rZXlzPjxrZXkgYXBwPSJFTiIgZGItaWQ9
IjBzdnY1ZXN0dXJ6ZWQ0ZXdmMDg1MmYycWR0ZXo1eHhyOXd3NSI+NDc1Mjwva2V5PjwvZm9yZWln
bi1rZXlzPjxyZWYtdHlwZSBuYW1lPSJKb3VybmFsIEFydGljbGUiPjE3PC9yZWYtdHlwZT48Y29u
dHJpYnV0b3JzPjxhdXRob3JzPjxhdXRob3I+Q2hhbmcsIEouIEIuPC9hdXRob3I+PGF1dGhvcj5G
ZXJyZWxsLCBKLiBFLiwgSnIuPC9hdXRob3I+PC9hdXRob3JzPjwvY29udHJpYnV0b3JzPjxhdXRo
LWFkZHJlc3M+RGVwYXJ0bWVudCBvZiBDaGVtaWNhbCBhbmQgU3lzdGVtcyBCaW9sb2d5LCBTdGFu
Zm9yZCBVbml2ZXJzaXR5IFNjaG9vbCBvZiBNZWRpY2luZSwgU3RhbmZvcmQsIENhbGlmb3JuaWEg
OTQzMDUtNTE3NCwgVVNBLiBqYmNoYW5nQHN0YW5mb3JkLmVkdTwvYXV0aC1hZGRyZXNzPjx0aXRs
ZXM+PHRpdGxlPk1pdG90aWMgdHJpZ2dlciB3YXZlcyBhbmQgdGhlIHNwYXRpYWwgY29vcmRpbmF0
aW9uIG9mIHRoZSBYZW5vcHVzIGNlbGwgY3ljbGU8L3RpdGxlPjxzZWNvbmRhcnktdGl0bGU+TmF0
dXJlPC9zZWNvbmRhcnktdGl0bGU+PGFsdC10aXRsZT5OYXR1cmU8L2FsdC10aXRsZT48L3RpdGxl
cz48cGVyaW9kaWNhbD48ZnVsbC10aXRsZT5OYXR1cmU8L2Z1bGwtdGl0bGU+PGFiYnItMT5OYXR1
cmU8L2FiYnItMT48L3BlcmlvZGljYWw+PGFsdC1wZXJpb2RpY2FsPjxmdWxsLXRpdGxlPk5hdHVy
ZTwvZnVsbC10aXRsZT48YWJici0xPk5hdHVyZTwvYWJici0xPjwvYWx0LXBlcmlvZGljYWw+PHBh
Z2VzPjYwMy03PC9wYWdlcz48dm9sdW1lPjUwMDwvdm9sdW1lPjxudW1iZXI+NzQ2NDwvbnVtYmVy
PjxrZXl3b3Jkcz48a2V5d29yZD5BY3Rpb24gUG90ZW50aWFsczwva2V5d29yZD48a2V5d29yZD5B
bmltYWxzPC9rZXl3b3JkPjxrZXl3b3JkPkNEQzIgUHJvdGVpbiBLaW5hc2UvbWV0YWJvbGlzbTwv
a2V5d29yZD48a2V5d29yZD5DZWxsIEN5Y2xlIFByb3RlaW5zL2FudGFnb25pc3RzICZhbXA7IGlu
aGliaXRvcnM8L2tleXdvcmQ+PGtleXdvcmQ+Q2VsbCBFeHRyYWN0czwva2V5d29yZD48a2V5d29y
ZD5DeXRvcGxhc20vZHJ1ZyBlZmZlY3RzL2Vuenltb2xvZ3kvbWV0YWJvbGlzbTwva2V5d29yZD48
a2V5d29yZD5EaWZmdXNpb248L2tleXdvcmQ+PGtleXdvcmQ+RW56eW1lIEFjdGl2YXRpb248L2tl
eXdvcmQ+PGtleXdvcmQ+Kk1pdG9zaXMvZHJ1ZyBlZmZlY3RzPC9rZXl3b3JkPjxrZXl3b3JkPipN
b3ZlbWVudC9kcnVnIGVmZmVjdHM8L2tleXdvcmQ+PGtleXdvcmQ+T3Z1bS8qY3l0b2xvZ3kvZHJ1
ZyBlZmZlY3RzL2Vuenltb2xvZ3kvbWV0YWJvbGlzbTwva2V5d29yZD48a2V5d29yZD5Qcm90ZWlu
LVNlcmluZS1UaHJlb25pbmUgS2luYXNlcy9hbnRhZ29uaXN0cyAmYW1wOyBpbmhpYml0b3JzPC9r
ZXl3b3JkPjxrZXl3b3JkPlByb3RlaW4tVHlyb3NpbmUgS2luYXNlcy9hbnRhZ29uaXN0cyAmYW1w
OyBpbmhpYml0b3JzPC9rZXl3b3JkPjxrZXl3b3JkPlB5cmltaWRpbmVzL3BoYXJtYWNvbG9neTwv
a2V5d29yZD48a2V5d29yZD5YZW5vcHVzIFByb3RlaW5zL2FudGFnb25pc3RzICZhbXA7IGluaGli
aXRvcnM8L2tleXdvcmQ+PGtleXdvcmQ+Klhlbm9wdXMgbGFldmlzPC9rZXl3b3JkPjxrZXl3b3Jk
Plp5Z290ZS9jeXRvbG9neS9kcnVnIGVmZmVjdHMvZW56eW1vbG9neS9tZXRhYm9saXNtPC9rZXl3
b3JkPjwva2V5d29yZHM+PGRhdGVzPjx5ZWFyPjIwMTM8L3llYXI+PHB1Yi1kYXRlcz48ZGF0ZT5B
dWcgMjk8L2RhdGU+PC9wdWItZGF0ZXM+PC9kYXRlcz48aXNibj4xNDc2LTQ2ODcgKEVsZWN0cm9u
aWMpJiN4RDswMDI4LTA4MzYgKExpbmtpbmcpPC9pc2JuPjxhY2Nlc3Npb24tbnVtPjIzODYzOTM1
PC9hY2Nlc3Npb24tbnVtPjx1cmxzPjxyZWxhdGVkLXVybHM+PHVybD5odHRwOi8vd3d3Lm5jYmku
bmxtLm5paC5nb3YvcHVibWVkLzIzODYzOTM1PC91cmw+PC9yZWxhdGVkLXVybHM+PC91cmxzPjxj
dXN0b20yPjM3NTg0Mjk8L2N1c3RvbTI+PGVsZWN0cm9uaWMtcmVzb3VyY2UtbnVtPjEwLjEwMzgv
bmF0dXJlMTIzMjE8L2VsZWN0cm9uaWMtcmVzb3VyY2UtbnVtPjwvcmVjb3JkPjwvQ2l0ZT48L0Vu
ZE5vdGU+AAAAAA==
</w:fldData>
        </w:fldChar>
      </w:r>
      <w:r w:rsidRPr="00215C0E">
        <w:rPr>
          <w:color w:val="000000" w:themeColor="text1"/>
        </w:rPr>
        <w:instrText xml:space="preserve"> ADDIN EN.CITE.DATA </w:instrText>
      </w:r>
      <w:r w:rsidRPr="00215C0E">
        <w:rPr>
          <w:color w:val="000000" w:themeColor="text1"/>
        </w:rPr>
      </w:r>
      <w:r w:rsidRPr="00215C0E">
        <w:rPr>
          <w:color w:val="000000" w:themeColor="text1"/>
        </w:rPr>
        <w:fldChar w:fldCharType="end"/>
      </w:r>
      <w:r w:rsidRPr="00215C0E">
        <w:rPr>
          <w:color w:val="000000" w:themeColor="text1"/>
        </w:rPr>
      </w:r>
      <w:r w:rsidRPr="00215C0E">
        <w:rPr>
          <w:color w:val="000000" w:themeColor="text1"/>
        </w:rPr>
        <w:fldChar w:fldCharType="separate"/>
      </w:r>
      <w:r w:rsidRPr="00215C0E">
        <w:rPr>
          <w:noProof/>
          <w:color w:val="000000" w:themeColor="text1"/>
        </w:rPr>
        <w:t>[</w:t>
      </w:r>
      <w:hyperlink w:anchor="_ENREF_3" w:tooltip="Yang, 2013 #4694" w:history="1">
        <w:r w:rsidRPr="00215C0E">
          <w:rPr>
            <w:noProof/>
            <w:color w:val="000000" w:themeColor="text1"/>
          </w:rPr>
          <w:t>3</w:t>
        </w:r>
      </w:hyperlink>
      <w:r w:rsidRPr="00215C0E">
        <w:rPr>
          <w:noProof/>
          <w:color w:val="000000" w:themeColor="text1"/>
        </w:rPr>
        <w:t>,</w:t>
      </w:r>
      <w:hyperlink w:anchor="_ENREF_4" w:tooltip="Chang, 2013 #4752" w:history="1">
        <w:r w:rsidRPr="00215C0E">
          <w:rPr>
            <w:noProof/>
            <w:color w:val="000000" w:themeColor="text1"/>
          </w:rPr>
          <w:t>4</w:t>
        </w:r>
      </w:hyperlink>
      <w:r w:rsidRPr="00215C0E">
        <w:rPr>
          <w:noProof/>
          <w:color w:val="000000" w:themeColor="text1"/>
        </w:rPr>
        <w:t>]</w:t>
      </w:r>
      <w:r w:rsidRPr="00215C0E">
        <w:rPr>
          <w:color w:val="000000" w:themeColor="text1"/>
        </w:rPr>
        <w:fldChar w:fldCharType="end"/>
      </w:r>
      <w:r w:rsidRPr="00215C0E">
        <w:rPr>
          <w:color w:val="000000" w:themeColor="text1"/>
        </w:rPr>
        <w:t xml:space="preserve">. The rationale for using simpler models is, first, that they display very similar behaviors to the more complicated models; second, that they reproduce the observed cycles of cyclin abundance and Cdk1 activation about as well as the complicated models do; and third, that they contain fewer parameters, many of which have now been experimentally determined (see below). Our simple models are conceptually similar to the first cell cycle models proposed by Novak and Tyson </w:t>
      </w:r>
      <w:r w:rsidRPr="00215C0E">
        <w:rPr>
          <w:color w:val="000000" w:themeColor="text1"/>
        </w:rPr>
        <w:fldChar w:fldCharType="begin">
          <w:fldData xml:space="preserve">PEVuZE5vdGU+PENpdGU+PEF1dGhvcj5Ob3ZhazwvQXV0aG9yPjxZZWFyPjE5OTM8L1llYXI+PFJl
Y051bT4xMzk3PC9SZWNOdW0+PERpc3BsYXlUZXh0Pls1LDZdPC9EaXNwbGF5VGV4dD48cmVjb3Jk
PjxyZWMtbnVtYmVyPjEzOTc8L3JlYy1udW1iZXI+PGZvcmVpZ24ta2V5cz48a2V5IGFwcD0iRU4i
IGRiLWlkPSIwc3Z2NWVzdHVyemVkNGV3ZjA4NTJmMnFkdGV6NXh4cjl3dzUiPjEzOTc8L2tleT48
L2ZvcmVpZ24ta2V5cz48cmVmLXR5cGUgbmFtZT0iSm91cm5hbCBBcnRpY2xlIj4xNzwvcmVmLXR5
cGU+PGNvbnRyaWJ1dG9ycz48YXV0aG9ycz48YXV0aG9yPk5vdmFrLCBCLjwvYXV0aG9yPjxhdXRo
b3I+VHlzb24sIEouIEouPC9hdXRob3I+PC9hdXRob3JzPjwvY29udHJpYnV0b3JzPjx0aXRsZXM+
PHRpdGxlPk51bWVyaWNhbCBhbmFseXNpcyBvZiBhIGNvbXByZWhlbnNpdmUgbW9kZWwgb2YgTS1w
aGFzZSBjb250cm9sIGluIFhlbm9wdXMgb29jeXRlIGV4dHJhY3RzIGFuZCBpbnRhY3QgZW1icnlv
czwvdGl0bGU+PHNlY29uZGFyeS10aXRsZT5KIENlbGwgU2NpPC9zZWNvbmRhcnktdGl0bGU+PC90
aXRsZXM+PHBlcmlvZGljYWw+PGZ1bGwtdGl0bGU+SiBDZWxsIFNjaTwvZnVsbC10aXRsZT48YWJi
ci0xPkpvdXJuYWwgb2YgY2VsbCBzY2llbmNlPC9hYmJyLTE+PC9wZXJpb2RpY2FsPjxwYWdlcz4x
MTUzLTExNjg8L3BhZ2VzPjx2b2x1bWU+MTA2PC92b2x1bWU+PG51bWJlcj5QdCA0KTwvbnVtYmVy
PjxrZXl3b3Jkcz48a2V5d29yZD5BbmltYWw8L2tleXdvcmQ+PGtleXdvcmQ+Q2VsbCBOdWNsZXVz
PC9rZXl3b3JkPjxrZXl3b3JkPkNlbGwtRnJlZSBTeXN0ZW08L2tleXdvcmQ+PGtleXdvcmQ+Q3lj
bGluczwva2V5d29yZD48a2V5d29yZD5NYWxlPC9rZXl3b3JkPjxrZXl3b3JkPk1hdHVyYXRpb24t
UHJvbW90aW5nIEZhY3Rvci9NRVRBQk9MSVNNPC9rZXl3b3JkPjxrZXl3b3JkPk1pdG9zaXMvKlBI
WVNJT0xPR1k8L2tleXdvcmQ+PGtleXdvcmQ+TW9kZWxzLCBCaW9sb2dpY2FsPC9rZXl3b3JkPjxr
ZXl3b3JkPk9vY3l0ZXMvKlBIWVNJT0xPR1k8L2tleXdvcmQ+PGtleXdvcmQ+UGVyaW9kaWNpdHk8
L2tleXdvcmQ+PGtleXdvcmQ+UHJvdGVpbiBwMzRjZGMyL01FVEFCT0xJU008L2tleXdvcmQ+PGtl
eXdvcmQ+UHJvdGVpbiBLaW5hc2VzL01FVEFCT0xJU008L2tleXdvcmQ+PGtleXdvcmQ+UHJvdGVp
bnMvTUVUQUJPTElTTTwva2V5d29yZD48a2V5d29yZD5TIFBoYXNlL1BIWVNJT0xPR1k8L2tleXdv
cmQ+PGtleXdvcmQ+U3Blcm1hdG96b2E8L2tleXdvcmQ+PGtleXdvcmQ+U3VwcG9ydCwgTm9uLVUu
Uy4gR292JmFwb3M7dDwva2V5d29yZD48a2V5d29yZD5TdXBwb3J0LCBVLlMuIEdvdiZhcG9zO3Qs
IE5vbi1QLkguUy48L2tleXdvcmQ+PGtleXdvcmQ+VGltZSBGYWN0b3JzPC9rZXl3b3JkPjxrZXl3
b3JkPlhlbm9wdXMvRU1CUllPTE9HWS8qUEhZU0lPTE9HWTwva2V5d29yZD48L2tleXdvcmRzPjxk
YXRlcz48eWVhcj4xOTkzPC95ZWFyPjwvZGF0ZXM+PHVybHM+PC91cmxzPjwvcmVjb3JkPjwvQ2l0
ZT48Q2l0ZT48QXV0aG9yPk5vdmFrPC9BdXRob3I+PFllYXI+MTk5MzwvWWVhcj48UmVjTnVtPjQw
MTY8L1JlY051bT48cmVjb3JkPjxyZWMtbnVtYmVyPjQwMTY8L3JlYy1udW1iZXI+PGZvcmVpZ24t
a2V5cz48a2V5IGFwcD0iRU4iIGRiLWlkPSIwc3Z2NWVzdHVyemVkNGV3ZjA4NTJmMnFkdGV6NXh4
cjl3dzUiPjQwMTY8L2tleT48L2ZvcmVpZ24ta2V5cz48cmVmLXR5cGUgbmFtZT0iSm91cm5hbCBB
cnRpY2xlIj4xNzwvcmVmLXR5cGU+PGNvbnRyaWJ1dG9ycz48YXV0aG9ycz48YXV0aG9yPk5vdmFr
LCBCLjwvYXV0aG9yPjxhdXRob3I+VHlzb24sIEouIEouPC9hdXRob3I+PC9hdXRob3JzPjwvY29u
dHJpYnV0b3JzPjx0aXRsZXM+PHRpdGxlPk1vZGVsaW5nIHRoZSBjZWxsIGRpdmlzaW9uIGN5Y2xl
OiBNLXBoYXNlIHRyaWdnZXIsIG9zY2lsbGF0aW9ucywgYW5kIHNpemUgY29udHJvbDwvdGl0bGU+
PHNlY29uZGFyeS10aXRsZT5KIFRoZW9yIEJpb2w8L3NlY29uZGFyeS10aXRsZT48L3RpdGxlcz48
cGFnZXM+MTAxLTEzNDwvcGFnZXM+PHZvbHVtZT4xNjU8L3ZvbHVtZT48ZGF0ZXM+PHllYXI+MTk5
MzwveWVhcj48L2RhdGVzPjx1cmxzPjwvdXJscz48L3JlY29yZD48L0NpdGU+PC9FbmROb3RlPgAA
AAA=
</w:fldData>
        </w:fldChar>
      </w:r>
      <w:r w:rsidRPr="00215C0E">
        <w:rPr>
          <w:color w:val="000000" w:themeColor="text1"/>
        </w:rPr>
        <w:instrText xml:space="preserve"> ADDIN EN.CITE </w:instrText>
      </w:r>
      <w:r w:rsidRPr="00215C0E">
        <w:rPr>
          <w:color w:val="000000" w:themeColor="text1"/>
        </w:rPr>
        <w:fldChar w:fldCharType="begin">
          <w:fldData xml:space="preserve">PEVuZE5vdGU+PENpdGU+PEF1dGhvcj5Ob3ZhazwvQXV0aG9yPjxZZWFyPjE5OTM8L1llYXI+PFJl
Y051bT4xMzk3PC9SZWNOdW0+PERpc3BsYXlUZXh0Pls1LDZdPC9EaXNwbGF5VGV4dD48cmVjb3Jk
PjxyZWMtbnVtYmVyPjEzOTc8L3JlYy1udW1iZXI+PGZvcmVpZ24ta2V5cz48a2V5IGFwcD0iRU4i
IGRiLWlkPSIwc3Z2NWVzdHVyemVkNGV3ZjA4NTJmMnFkdGV6NXh4cjl3dzUiPjEzOTc8L2tleT48
L2ZvcmVpZ24ta2V5cz48cmVmLXR5cGUgbmFtZT0iSm91cm5hbCBBcnRpY2xlIj4xNzwvcmVmLXR5
cGU+PGNvbnRyaWJ1dG9ycz48YXV0aG9ycz48YXV0aG9yPk5vdmFrLCBCLjwvYXV0aG9yPjxhdXRo
b3I+VHlzb24sIEouIEouPC9hdXRob3I+PC9hdXRob3JzPjwvY29udHJpYnV0b3JzPjx0aXRsZXM+
PHRpdGxlPk51bWVyaWNhbCBhbmFseXNpcyBvZiBhIGNvbXByZWhlbnNpdmUgbW9kZWwgb2YgTS1w
aGFzZSBjb250cm9sIGluIFhlbm9wdXMgb29jeXRlIGV4dHJhY3RzIGFuZCBpbnRhY3QgZW1icnlv
czwvdGl0bGU+PHNlY29uZGFyeS10aXRsZT5KIENlbGwgU2NpPC9zZWNvbmRhcnktdGl0bGU+PC90
aXRsZXM+PHBlcmlvZGljYWw+PGZ1bGwtdGl0bGU+SiBDZWxsIFNjaTwvZnVsbC10aXRsZT48YWJi
ci0xPkpvdXJuYWwgb2YgY2VsbCBzY2llbmNlPC9hYmJyLTE+PC9wZXJpb2RpY2FsPjxwYWdlcz4x
MTUzLTExNjg8L3BhZ2VzPjx2b2x1bWU+MTA2PC92b2x1bWU+PG51bWJlcj5QdCA0KTwvbnVtYmVy
PjxrZXl3b3Jkcz48a2V5d29yZD5BbmltYWw8L2tleXdvcmQ+PGtleXdvcmQ+Q2VsbCBOdWNsZXVz
PC9rZXl3b3JkPjxrZXl3b3JkPkNlbGwtRnJlZSBTeXN0ZW08L2tleXdvcmQ+PGtleXdvcmQ+Q3lj
bGluczwva2V5d29yZD48a2V5d29yZD5NYWxlPC9rZXl3b3JkPjxrZXl3b3JkPk1hdHVyYXRpb24t
UHJvbW90aW5nIEZhY3Rvci9NRVRBQk9MSVNNPC9rZXl3b3JkPjxrZXl3b3JkPk1pdG9zaXMvKlBI
WVNJT0xPR1k8L2tleXdvcmQ+PGtleXdvcmQ+TW9kZWxzLCBCaW9sb2dpY2FsPC9rZXl3b3JkPjxr
ZXl3b3JkPk9vY3l0ZXMvKlBIWVNJT0xPR1k8L2tleXdvcmQ+PGtleXdvcmQ+UGVyaW9kaWNpdHk8
L2tleXdvcmQ+PGtleXdvcmQ+UHJvdGVpbiBwMzRjZGMyL01FVEFCT0xJU008L2tleXdvcmQ+PGtl
eXdvcmQ+UHJvdGVpbiBLaW5hc2VzL01FVEFCT0xJU008L2tleXdvcmQ+PGtleXdvcmQ+UHJvdGVp
bnMvTUVUQUJPTElTTTwva2V5d29yZD48a2V5d29yZD5TIFBoYXNlL1BIWVNJT0xPR1k8L2tleXdv
cmQ+PGtleXdvcmQ+U3Blcm1hdG96b2E8L2tleXdvcmQ+PGtleXdvcmQ+U3VwcG9ydCwgTm9uLVUu
Uy4gR292JmFwb3M7dDwva2V5d29yZD48a2V5d29yZD5TdXBwb3J0LCBVLlMuIEdvdiZhcG9zO3Qs
IE5vbi1QLkguUy48L2tleXdvcmQ+PGtleXdvcmQ+VGltZSBGYWN0b3JzPC9rZXl3b3JkPjxrZXl3
b3JkPlhlbm9wdXMvRU1CUllPTE9HWS8qUEhZU0lPTE9HWTwva2V5d29yZD48L2tleXdvcmRzPjxk
YXRlcz48eWVhcj4xOTkzPC95ZWFyPjwvZGF0ZXM+PHVybHM+PC91cmxzPjwvcmVjb3JkPjwvQ2l0
ZT48Q2l0ZT48QXV0aG9yPk5vdmFrPC9BdXRob3I+PFllYXI+MTk5MzwvWWVhcj48UmVjTnVtPjQw
MTY8L1JlY051bT48cmVjb3JkPjxyZWMtbnVtYmVyPjQwMTY8L3JlYy1udW1iZXI+PGZvcmVpZ24t
a2V5cz48a2V5IGFwcD0iRU4iIGRiLWlkPSIwc3Z2NWVzdHVyemVkNGV3ZjA4NTJmMnFkdGV6NXh4
cjl3dzUiPjQwMTY8L2tleT48L2ZvcmVpZ24ta2V5cz48cmVmLXR5cGUgbmFtZT0iSm91cm5hbCBB
cnRpY2xlIj4xNzwvcmVmLXR5cGU+PGNvbnRyaWJ1dG9ycz48YXV0aG9ycz48YXV0aG9yPk5vdmFr
LCBCLjwvYXV0aG9yPjxhdXRob3I+VHlzb24sIEouIEouPC9hdXRob3I+PC9hdXRob3JzPjwvY29u
dHJpYnV0b3JzPjx0aXRsZXM+PHRpdGxlPk1vZGVsaW5nIHRoZSBjZWxsIGRpdmlzaW9uIGN5Y2xl
OiBNLXBoYXNlIHRyaWdnZXIsIG9zY2lsbGF0aW9ucywgYW5kIHNpemUgY29udHJvbDwvdGl0bGU+
PHNlY29uZGFyeS10aXRsZT5KIFRoZW9yIEJpb2w8L3NlY29uZGFyeS10aXRsZT48L3RpdGxlcz48
cGFnZXM+MTAxLTEzNDwvcGFnZXM+PHZvbHVtZT4xNjU8L3ZvbHVtZT48ZGF0ZXM+PHllYXI+MTk5
MzwveWVhcj48L2RhdGVzPjx1cmxzPjwvdXJscz48L3JlY29yZD48L0NpdGU+PC9FbmROb3RlPgAA
AAA=
</w:fldData>
        </w:fldChar>
      </w:r>
      <w:r w:rsidRPr="00215C0E">
        <w:rPr>
          <w:color w:val="000000" w:themeColor="text1"/>
        </w:rPr>
        <w:instrText xml:space="preserve"> ADDIN EN.CITE.DATA </w:instrText>
      </w:r>
      <w:r w:rsidRPr="00215C0E">
        <w:rPr>
          <w:color w:val="000000" w:themeColor="text1"/>
        </w:rPr>
      </w:r>
      <w:r w:rsidRPr="00215C0E">
        <w:rPr>
          <w:color w:val="000000" w:themeColor="text1"/>
        </w:rPr>
        <w:fldChar w:fldCharType="end"/>
      </w:r>
      <w:r w:rsidRPr="00215C0E">
        <w:rPr>
          <w:color w:val="000000" w:themeColor="text1"/>
        </w:rPr>
      </w:r>
      <w:r w:rsidRPr="00215C0E">
        <w:rPr>
          <w:color w:val="000000" w:themeColor="text1"/>
        </w:rPr>
        <w:fldChar w:fldCharType="separate"/>
      </w:r>
      <w:r w:rsidRPr="00215C0E">
        <w:rPr>
          <w:noProof/>
          <w:color w:val="000000" w:themeColor="text1"/>
        </w:rPr>
        <w:t>[</w:t>
      </w:r>
      <w:hyperlink w:anchor="_ENREF_5" w:tooltip="Novak, 1993 #1397" w:history="1">
        <w:r w:rsidRPr="00215C0E">
          <w:rPr>
            <w:noProof/>
            <w:color w:val="000000" w:themeColor="text1"/>
          </w:rPr>
          <w:t>5</w:t>
        </w:r>
      </w:hyperlink>
      <w:r w:rsidRPr="00215C0E">
        <w:rPr>
          <w:noProof/>
          <w:color w:val="000000" w:themeColor="text1"/>
        </w:rPr>
        <w:t>,</w:t>
      </w:r>
      <w:hyperlink w:anchor="_ENREF_6" w:tooltip="Novak, 1993 #4016" w:history="1">
        <w:r w:rsidRPr="00215C0E">
          <w:rPr>
            <w:noProof/>
            <w:color w:val="000000" w:themeColor="text1"/>
          </w:rPr>
          <w:t>6</w:t>
        </w:r>
      </w:hyperlink>
      <w:r w:rsidRPr="00215C0E">
        <w:rPr>
          <w:noProof/>
          <w:color w:val="000000" w:themeColor="text1"/>
        </w:rPr>
        <w:t>]</w:t>
      </w:r>
      <w:r w:rsidRPr="00215C0E">
        <w:rPr>
          <w:color w:val="000000" w:themeColor="text1"/>
        </w:rPr>
        <w:fldChar w:fldCharType="end"/>
      </w:r>
      <w:r w:rsidRPr="00215C0E">
        <w:rPr>
          <w:color w:val="000000" w:themeColor="text1"/>
        </w:rPr>
        <w:t>, although the functional forms and parameters used are different.</w:t>
      </w:r>
    </w:p>
    <w:p w14:paraId="30D91F7D" w14:textId="77777777" w:rsidR="00AD52D5" w:rsidRPr="00215C0E" w:rsidRDefault="00AD52D5" w:rsidP="00AB6FEE">
      <w:pPr>
        <w:jc w:val="both"/>
        <w:rPr>
          <w:color w:val="000000" w:themeColor="text1"/>
        </w:rPr>
      </w:pPr>
    </w:p>
    <w:p w14:paraId="1499BAE1" w14:textId="77777777" w:rsidR="00AD52D5" w:rsidRPr="00215C0E" w:rsidRDefault="00AD52D5" w:rsidP="00AB6FEE">
      <w:pPr>
        <w:jc w:val="both"/>
        <w:rPr>
          <w:color w:val="000000" w:themeColor="text1"/>
        </w:rPr>
      </w:pPr>
      <w:r w:rsidRPr="00215C0E">
        <w:rPr>
          <w:color w:val="000000" w:themeColor="text1"/>
        </w:rPr>
        <w:t xml:space="preserve">We started by writing equations for the synthesis and destruction of cyclin B and the activation and inactivation of cyclin B-Cdk1 complexes.  We assumed that cyclin B was synthesized at a constant rate, and that it quickly bound to Cdk1, which was assumed to be present in excess, and was quickly phosphorylated by </w:t>
      </w:r>
      <w:proofErr w:type="gramStart"/>
      <w:r w:rsidRPr="00215C0E">
        <w:rPr>
          <w:color w:val="000000" w:themeColor="text1"/>
        </w:rPr>
        <w:t>constitutively-active</w:t>
      </w:r>
      <w:proofErr w:type="gramEnd"/>
      <w:r w:rsidRPr="00215C0E">
        <w:rPr>
          <w:color w:val="000000" w:themeColor="text1"/>
        </w:rPr>
        <w:t xml:space="preserve"> CAK. These assumptions meant that cyclin synthesis initially produced active cyclin B-Cdk1. We then assumed the these complexes could be inactivated by Wee1 or destroyed by APC/C and the proteasome, and that active cyclin B1-Cdk1 could be produced from inactive cyclin B1-Cdk1 by Cdc25. We assumed mass action kinetics for all of these processes.  This yielded two ODEs:</w:t>
      </w:r>
    </w:p>
    <w:p w14:paraId="68A3139E" w14:textId="77777777" w:rsidR="00AD52D5" w:rsidRPr="00215C0E" w:rsidRDefault="00AD52D5" w:rsidP="00BF661C">
      <w:pPr>
        <w:rPr>
          <w:color w:val="000000" w:themeColor="text1"/>
        </w:rPr>
      </w:pPr>
    </w:p>
    <w:p w14:paraId="533471FC" w14:textId="77777777" w:rsidR="00AD52D5" w:rsidRPr="00215C0E" w:rsidRDefault="00AD52D5" w:rsidP="00665163">
      <w:pPr>
        <w:jc w:val="center"/>
        <w:rPr>
          <w:color w:val="000000" w:themeColor="text1"/>
        </w:rPr>
      </w:pPr>
      <w:r w:rsidRPr="00215C0E">
        <w:rPr>
          <w:color w:val="000000" w:themeColor="text1"/>
          <w:position w:val="-58"/>
        </w:rPr>
        <w:object w:dxaOrig="7920" w:dyaOrig="1280" w14:anchorId="063B6E9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3.7pt;height:62.9pt" o:ole="">
            <v:imagedata r:id="rId7" o:title=""/>
          </v:shape>
          <o:OLEObject Type="Embed" ProgID="Equation.DSMT4" ShapeID="_x0000_i1025" DrawAspect="Content" ObjectID="_1315334829" r:id="rId8"/>
        </w:object>
      </w:r>
    </w:p>
    <w:p w14:paraId="1E05A55E" w14:textId="77777777" w:rsidR="00AD52D5" w:rsidRPr="00215C0E" w:rsidRDefault="00AD52D5" w:rsidP="00BF661C">
      <w:pPr>
        <w:rPr>
          <w:color w:val="000000" w:themeColor="text1"/>
        </w:rPr>
      </w:pPr>
    </w:p>
    <w:p w14:paraId="59A5D24D" w14:textId="77777777" w:rsidR="00AD52D5" w:rsidRPr="00215C0E" w:rsidRDefault="00AD52D5" w:rsidP="00AB6FEE">
      <w:pPr>
        <w:jc w:val="both"/>
        <w:rPr>
          <w:color w:val="000000" w:themeColor="text1"/>
        </w:rPr>
      </w:pPr>
      <w:r w:rsidRPr="00215C0E">
        <w:rPr>
          <w:color w:val="000000" w:themeColor="text1"/>
        </w:rPr>
        <w:t xml:space="preserve">Next we assumed that the regulation of Cdc25 and Wee1 by Cdk1 (and some unspecified phosphatase) was rapid, allowing us to replace the variables </w:t>
      </w:r>
      <w:r w:rsidRPr="00215C0E">
        <w:rPr>
          <w:i/>
          <w:color w:val="000000" w:themeColor="text1"/>
        </w:rPr>
        <w:t>cdc25</w:t>
      </w:r>
      <w:r w:rsidRPr="00215C0E">
        <w:rPr>
          <w:i/>
          <w:color w:val="000000" w:themeColor="text1"/>
          <w:vertAlign w:val="subscript"/>
        </w:rPr>
        <w:t>a</w:t>
      </w:r>
      <w:r w:rsidRPr="00215C0E">
        <w:rPr>
          <w:color w:val="000000" w:themeColor="text1"/>
        </w:rPr>
        <w:t xml:space="preserve"> and </w:t>
      </w:r>
      <w:r w:rsidRPr="00215C0E">
        <w:rPr>
          <w:i/>
          <w:color w:val="000000" w:themeColor="text1"/>
        </w:rPr>
        <w:t>weel</w:t>
      </w:r>
      <w:r w:rsidRPr="00215C0E">
        <w:rPr>
          <w:i/>
          <w:color w:val="000000" w:themeColor="text1"/>
          <w:vertAlign w:val="subscript"/>
        </w:rPr>
        <w:t>a</w:t>
      </w:r>
      <w:r w:rsidRPr="00215C0E">
        <w:rPr>
          <w:color w:val="000000" w:themeColor="text1"/>
        </w:rPr>
        <w:t xml:space="preserve"> with functions of Cdk1. Experimental studies have shown that these three response functions can all be approximated by Hill functions with high Hill exponents. It follows that:</w:t>
      </w:r>
    </w:p>
    <w:p w14:paraId="4981B4EE" w14:textId="77777777" w:rsidR="00AD52D5" w:rsidRPr="00215C0E" w:rsidRDefault="00AD52D5" w:rsidP="00BF661C">
      <w:pPr>
        <w:rPr>
          <w:color w:val="000000" w:themeColor="text1"/>
        </w:rPr>
      </w:pPr>
    </w:p>
    <w:p w14:paraId="1006E9F4" w14:textId="77777777" w:rsidR="00AD52D5" w:rsidRPr="00215C0E" w:rsidRDefault="00AD52D5" w:rsidP="00665163">
      <w:pPr>
        <w:jc w:val="center"/>
        <w:rPr>
          <w:color w:val="000000" w:themeColor="text1"/>
        </w:rPr>
      </w:pPr>
      <w:r w:rsidRPr="00215C0E">
        <w:rPr>
          <w:color w:val="000000" w:themeColor="text1"/>
          <w:position w:val="-156"/>
        </w:rPr>
        <w:object w:dxaOrig="7780" w:dyaOrig="3220" w14:anchorId="310EBA6D">
          <v:shape id="_x0000_i1026" type="#_x0000_t75" style="width:377.3pt;height:154.95pt" o:ole="">
            <v:imagedata r:id="rId9" o:title=""/>
          </v:shape>
          <o:OLEObject Type="Embed" ProgID="Equation.DSMT4" ShapeID="_x0000_i1026" DrawAspect="Content" ObjectID="_1315334830" r:id="rId10"/>
        </w:object>
      </w:r>
    </w:p>
    <w:p w14:paraId="7449E0CC" w14:textId="77777777" w:rsidR="00AD52D5" w:rsidRPr="00215C0E" w:rsidRDefault="00AD52D5" w:rsidP="00BF661C">
      <w:pPr>
        <w:rPr>
          <w:b/>
          <w:color w:val="000000" w:themeColor="text1"/>
        </w:rPr>
      </w:pPr>
    </w:p>
    <w:p w14:paraId="5141E3ED" w14:textId="77777777" w:rsidR="00AD52D5" w:rsidRPr="00215C0E" w:rsidRDefault="00AD52D5" w:rsidP="00AB6FEE">
      <w:pPr>
        <w:jc w:val="both"/>
        <w:rPr>
          <w:color w:val="000000" w:themeColor="text1"/>
        </w:rPr>
      </w:pPr>
      <w:r w:rsidRPr="00215C0E">
        <w:rPr>
          <w:color w:val="000000" w:themeColor="text1"/>
        </w:rPr>
        <w:t xml:space="preserve">The parameter </w:t>
      </w:r>
      <w:r w:rsidRPr="00215C0E">
        <w:rPr>
          <w:i/>
          <w:color w:val="000000" w:themeColor="text1"/>
        </w:rPr>
        <w:t>p</w:t>
      </w:r>
      <w:r w:rsidRPr="00215C0E">
        <w:rPr>
          <w:color w:val="000000" w:themeColor="text1"/>
        </w:rPr>
        <w:t xml:space="preserve"> defines the activity of </w:t>
      </w:r>
      <w:proofErr w:type="gramStart"/>
      <w:r w:rsidRPr="00215C0E">
        <w:rPr>
          <w:color w:val="000000" w:themeColor="text1"/>
        </w:rPr>
        <w:t>maximally-activated</w:t>
      </w:r>
      <w:proofErr w:type="gramEnd"/>
      <w:r w:rsidRPr="00215C0E">
        <w:rPr>
          <w:color w:val="000000" w:themeColor="text1"/>
        </w:rPr>
        <w:t xml:space="preserve"> Cdc25 and Wee1 relative to their basal activities. For both proteins, the value has been experimentally estimated to be ~5 </w:t>
      </w:r>
      <w:r w:rsidRPr="00215C0E">
        <w:rPr>
          <w:color w:val="000000" w:themeColor="text1"/>
        </w:rPr>
        <w:fldChar w:fldCharType="begin">
          <w:fldData xml:space="preserve">PEVuZE5vdGU+PENpdGU+PEF1dGhvcj5LdW1hZ2FpPC9BdXRob3I+PFllYXI+MTk5MjwvWWVhcj48
UmVjTnVtPjEwNDA8L1JlY051bT48RGlzcGxheVRleHQ+WzctOV08L0Rpc3BsYXlUZXh0PjxyZWNv
cmQ+PHJlYy1udW1iZXI+MTA0MDwvcmVjLW51bWJlcj48Zm9yZWlnbi1rZXlzPjxrZXkgYXBwPSJF
TiIgZGItaWQ9IjBzdnY1ZXN0dXJ6ZWQ0ZXdmMDg1MmYycWR0ZXo1eHhyOXd3NSI+MTA0MDwva2V5
PjwvZm9yZWlnbi1rZXlzPjxyZWYtdHlwZSBuYW1lPSJKb3VybmFsIEFydGljbGUiPjE3PC9yZWYt
dHlwZT48Y29udHJpYnV0b3JzPjxhdXRob3JzPjxhdXRob3I+S3VtYWdhaSwgQS48L2F1dGhvcj48
YXV0aG9yPkR1bnBoeSwgVy4gRy48L2F1dGhvcj48L2F1dGhvcnM+PC9jb250cmlidXRvcnM+PHRp
dGxlcz48dGl0bGU+UmVndWxhdGlvbiBvZiB0aGUgY2RjMjUgcHJvdGVpbiBkdXJpbmcgdGhlIGNl
bGwgY3ljbGUgaW4gWGVub3B1cyBleHRyYWN0czwvdGl0bGU+PHNlY29uZGFyeS10aXRsZT5DZWxs
PC9zZWNvbmRhcnktdGl0bGU+PC90aXRsZXM+PHBlcmlvZGljYWw+PGZ1bGwtdGl0bGU+Q2VsbDwv
ZnVsbC10aXRsZT48L3BlcmlvZGljYWw+PHBhZ2VzPjEzOS0xNTE8L3BhZ2VzPjx2b2x1bWU+NzA8
L3ZvbHVtZT48bnVtYmVyPjE8L251bWJlcj48a2V5d29yZHM+PGtleXdvcmQ+QW1pbm8gQWNpZCBT
ZXF1ZW5jZTwva2V5d29yZD48a2V5d29yZD5BbmltYWw8L2tleXdvcmQ+PGtleXdvcmQ+QmFzZSBT
ZXF1ZW5jZTwva2V5d29yZD48a2V5d29yZD5Fbnp5bWUgQWN0aXZhdGlvbi9EUlVHIEVGRkVDVFM8
L2tleXdvcmQ+PGtleXdvcmQ+RW56eW1lIFJlcHJlc3Npb24vRFJVRyBFRkZFQ1RTPC9rZXl3b3Jk
PjxrZXl3b3JkPkV0aGVycywgQ3ljbGljL1BIQVJNQUNPTE9HWTwva2V5d29yZD48a2V5d29yZD5N
aXRvc2lzPC9rZXl3b3JkPjxrZXl3b3JkPk1vbGVjdWxhciBTZXF1ZW5jZSBEYXRhPC9rZXl3b3Jk
PjxrZXl3b3JkPk9wZW4gUmVhZGluZyBGcmFtZXM8L2tleXdvcmQ+PGtleXdvcmQ+T3Z1bS9FTlpZ
TU9MT0dZPC9rZXl3b3JkPjxrZXl3b3JkPlBob3NwaG9yeWxhdGlvbjwva2V5d29yZD48a2V5d29y
ZD5Qcm90ZWluLVR5cm9zaW5lLVBob3NwaGF0YXNlLypNRVRBQk9MSVNNPC9rZXl3b3JkPjxrZXl3
b3JkPlByb3RlaW5zL0FOVEFHT05JU1RTICZhbXA7IElOSElCSVRPUlMvKkJJT1NZTlRIRVNJUzwv
a2V5d29yZD48a2V5d29yZD5TdXBwb3J0LCBOb24tVS5TLiBHb3YmYXBvczt0PC9rZXl3b3JkPjxr
ZXl3b3JkPlN1cHBvcnQsIFUuUy4gR292JmFwb3M7dCwgUC5ILlMuPC9rZXl3b3JkPjxrZXl3b3Jk
Plhlbm9wdXMvUEhZU0lPTE9HWTwva2V5d29yZD48L2tleXdvcmRzPjxkYXRlcz48eWVhcj4xOTky
PC95ZWFyPjwvZGF0ZXM+PHVybHM+PC91cmxzPjwvcmVjb3JkPjwvQ2l0ZT48Q2l0ZT48QXV0aG9y
Pk11ZWxsZXI8L0F1dGhvcj48WWVhcj4xOTk1PC9ZZWFyPjxSZWNOdW0+MTQ3ODwvUmVjTnVtPjxy
ZWNvcmQ+PHJlYy1udW1iZXI+MTQ3ODwvcmVjLW51bWJlcj48Zm9yZWlnbi1rZXlzPjxrZXkgYXBw
PSJFTiIgZGItaWQ9IjBzdnY1ZXN0dXJ6ZWQ0ZXdmMDg1MmYycWR0ZXo1eHhyOXd3NSI+MTQ3ODwv
a2V5PjwvZm9yZWlnbi1rZXlzPjxyZWYtdHlwZSBuYW1lPSJKb3VybmFsIEFydGljbGUiPjE3PC9y
ZWYtdHlwZT48Y29udHJpYnV0b3JzPjxhdXRob3JzPjxhdXRob3I+TXVlbGxlciwgUC4gUi48L2F1
dGhvcj48YXV0aG9yPkNvbGVtYW4sIFQuIFIuPC9hdXRob3I+PGF1dGhvcj5EdW5waHksIFcuIEcu
PC9hdXRob3I+PC9hdXRob3JzPjwvY29udHJpYnV0b3JzPjx0aXRsZXM+PHRpdGxlPkNlbGwgY3lj
bGUgcmVndWxhdGlvbiBvZiBhIFhlbm9wdXMgV2VlMS1saWtlIGtpbmFzZTwvdGl0bGU+PHNlY29u
ZGFyeS10aXRsZT5Nb2wgQmlvbCBDZWxsPC9zZWNvbmRhcnktdGl0bGU+PC90aXRsZXM+PHBlcmlv
ZGljYWw+PGZ1bGwtdGl0bGU+TW9sIEJpb2wgQ2VsbDwvZnVsbC10aXRsZT48YWJici0xPk1vbGVj
dWxhciBiaW9sb2d5IG9mIHRoZSBjZWxsPC9hYmJyLTE+PC9wZXJpb2RpY2FsPjxwYWdlcz4xMTkt
MTM0PC9wYWdlcz48dm9sdW1lPjY8L3ZvbHVtZT48bnVtYmVyPjE8L251bWJlcj48a2V5d29yZHM+
PGtleXdvcmQ+QW1pbm8gQWNpZCBTZXF1ZW5jZTwva2V5d29yZD48a2V5d29yZD5BbmltYWw8L2tl
eXdvcmQ+PGtleXdvcmQ+QmFzZSBTZXF1ZW5jZTwva2V5d29yZD48a2V5d29yZD5DZWxsIEN5Y2xl
LypQSFlTSU9MT0dZPC9rZXl3b3JkPjxrZXl3b3JkPkNsb25pbmcsIE1vbGVjdWxhcjwva2V5d29y
ZD48a2V5d29yZD5Db21wYXJhdGl2ZSBTdHVkeTwva2V5d29yZD48a2V5d29yZD5Db25zZW5zdXMg
U2VxdWVuY2U8L2tleXdvcmQ+PGtleXdvcmQ+Q3ljbGlucy9NRVRBQk9MSVNNPC9rZXl3b3JkPjxr
ZXl3b3JkPkROQSBSZXBsaWNhdGlvbjwva2V5d29yZD48a2V5d29yZD5ETkEsIENvbXBsZW1lbnRh
cnkvR0VORVRJQ1M8L2tleXdvcmQ+PGtleXdvcmQ+RWdnIFByb3RlaW5zL0dFTkVUSUNTLypNRVRB
Qk9MSVNNPC9rZXl3b3JkPjxrZXl3b3JkPkdlbmVzLCBTdHJ1Y3R1cmFsPC9rZXl3b3JkPjxrZXl3
b3JkPklzb2VuenltZXMvR0VORVRJQ1MvTUVUQUJPTElTTTwva2V5d29yZD48a2V5d29yZD5NaXRv
c2lzL0RSVUcgRUZGRUNUUzwva2V5d29yZD48a2V5d29yZD5Nb2xlY3VsYXIgU2VxdWVuY2UgRGF0
YTwva2V5d29yZD48a2V5d29yZD5Nb2xlY3VsYXIgV2VpZ2h0PC9rZXl3b3JkPjxrZXl3b3JkPk11
bHRpZ2VuZSBGYW1pbHk8L2tleXdvcmQ+PGtleXdvcmQ+T29jeXRlcy9FTlpZTU9MT0dZPC9rZXl3
b3JkPjxrZXl3b3JkPlBob3NwaG9yeWxhdGlvbjwva2V5d29yZD48a2V5d29yZD5Qb2x5bWVyYXNl
IENoYWluIFJlYWN0aW9uPC9rZXl3b3JkPjxrZXl3b3JkPlByb3RlaW4gcDM0Y2RjMi8qTUVUQUJP
TElTTTwva2V5d29yZD48a2V5d29yZD5Qcm90ZWluIEtpbmFzZXMvTUVUQUJPTElTTTwva2V5d29y
ZD48a2V5d29yZD5Qcm90ZWluIFByb2Nlc3NpbmcsIFBvc3QtVHJhbnNsYXRpb25hbDwva2V5d29y
ZD48a2V5d29yZD5Qcm90ZWluLVR5cm9zaW5lIEtpbmFzZS9BTlRBR09OSVNUUyAmYW1wOyBJTkhJ
QklUT1JTL0dFTkVUSUNTL1BIQVJNQUNPTE9HWS8qUEhZU0lPTE9HWTwva2V5d29yZD48a2V5d29y
ZD5TZXF1ZW5jZSBBbGlnbm1lbnQ8L2tleXdvcmQ+PGtleXdvcmQ+U2VxdWVuY2UgSG9tb2xvZ3ks
IEFtaW5vIEFjaWQ8L2tleXdvcmQ+PGtleXdvcmQ+U3Vic3RyYXRlIFNwZWNpZmljaXR5PC9rZXl3
b3JkPjxrZXl3b3JkPlN1cHBvcnQsIE5vbi1VLlMuIEdvdiZhcG9zO3Q8L2tleXdvcmQ+PGtleXdv
cmQ+U3VwcG9ydCwgVS5TLiBHb3YmYXBvczt0LCBOb24tUC5ILlMuPC9rZXl3b3JkPjxrZXl3b3Jk
PlN1cHBvcnQsIFUuUy4gR292JmFwb3M7dCwgUC5ILlMuPC9rZXl3b3JkPjxrZXl3b3JkPlhlbm9w
dXMgbGFldmlzLypQSFlTSU9MT0dZPC9rZXl3b3JkPjwva2V5d29yZHM+PGRhdGVzPjx5ZWFyPjE5
OTU8L3llYXI+PC9kYXRlcz48dXJscz48L3VybHM+PC9yZWNvcmQ+PC9DaXRlPjxDaXRlPjxBdXRo
b3I+S2ltPC9BdXRob3I+PFllYXI+MjAwNTwvWWVhcj48UmVjTnVtPjM1ODc8L1JlY051bT48cmVj
b3JkPjxyZWMtbnVtYmVyPjM1ODc8L3JlYy1udW1iZXI+PGZvcmVpZ24ta2V5cz48a2V5IGFwcD0i
RU4iIGRiLWlkPSIwc3Z2NWVzdHVyemVkNGV3ZjA4NTJmMnFkdGV6NXh4cjl3dzUiPjM1ODc8L2tl
eT48L2ZvcmVpZ24ta2V5cz48cmVmLXR5cGUgbmFtZT0iSm91cm5hbCBBcnRpY2xlIj4xNzwvcmVm
LXR5cGU+PGNvbnRyaWJ1dG9ycz48YXV0aG9ycz48YXV0aG9yPktpbSwgUy4gWS48L2F1dGhvcj48
YXV0aG9yPlNvbmcsIEUuIEouPC9hdXRob3I+PGF1dGhvcj5MZWUsIEsuIEouPC9hdXRob3I+PGF1
dGhvcj5GZXJyZWxsLCBKLiBFLiwgSnIuPC9hdXRob3I+PC9hdXRob3JzPjwvY29udHJpYnV0b3Jz
PjxhdXRoLWFkZHJlc3M+RGVwYXJ0bWVudCBvZiBNb2xlY3VsYXIgUGhhcm1hY29sb2d5LCBTdGFu
Zm9yZCBVbml2ZXJzaXR5IFNjaG9vbCBvZiBNZWRpY2luZSwgU3RhbmZvcmQsIENBIDk0MzA1LTUx
NzQsIFVTQS48L2F1dGgtYWRkcmVzcz48dGl0bGVzPjx0aXRsZT5NdWx0aXNpdGUgTS1waGFzZSBw
aG9zcGhvcnlsYXRpb24gb2YgWGVub3B1cyBXZWUxQTwvdGl0bGU+PHNlY29uZGFyeS10aXRsZT5N
b2wgQ2VsbCBCaW9sPC9zZWNvbmRhcnktdGl0bGU+PC90aXRsZXM+PHBlcmlvZGljYWw+PGZ1bGwt
dGl0bGU+TW9sIENlbGwgQmlvbDwvZnVsbC10aXRsZT48YWJici0xPk1vbGVjdWxhciBhbmQgY2Vs
bHVsYXIgYmlvbG9neTwvYWJici0xPjwvcGVyaW9kaWNhbD48cGFnZXM+MTA1ODAtOTA8L3BhZ2Vz
Pjx2b2x1bWU+MjU8L3ZvbHVtZT48bnVtYmVyPjIzPC9udW1iZXI+PGtleXdvcmRzPjxrZXl3b3Jk
PkFtaW5vIEFjaWQgU2VxdWVuY2U8L2tleXdvcmQ+PGtleXdvcmQ+QW5pbWFsczwva2V5d29yZD48
a2V5d29yZD5BbnRpYm9kaWVzL2ltbXVub2xvZ3k8L2tleXdvcmQ+PGtleXdvcmQ+Q2VsbCBDeWNs
ZSBQcm90ZWlucy9jaGVtaXN0cnkvZ2VuZXRpY3MvKm1ldGFib2xpc208L2tleXdvcmQ+PGtleXdv
cmQ+KkNlbGwgRGl2aXNpb248L2tleXdvcmQ+PGtleXdvcmQ+Q3ljbGlucy9nZW5ldGljcy9tZXRh
Ym9saXNtPC9rZXl3b3JkPjxrZXl3b3JkPkh1bWFuczwva2V5d29yZD48a2V5d29yZD5JbnRlcnBo
YXNlPC9rZXl3b3JkPjxrZXl3b3JkPk1vbGVjdWxhciBTZXF1ZW5jZSBEYXRhPC9rZXl3b3JkPjxr
ZXl3b3JkPk11dGF0aW9uL2dlbmV0aWNzPC9rZXl3b3JkPjxrZXl3b3JkPk51Y2xlYXIgUHJvdGVp
bnMvY2hlbWlzdHJ5L2dlbmV0aWNzLyptZXRhYm9saXNtPC9rZXl3b3JkPjxrZXl3b3JkPlBob3Nw
aG9yeWxhdGlvbjwva2V5d29yZD48a2V5d29yZD5QaG9zcGhvdGhyZW9uaW5lL21ldGFib2xpc208
L2tleXdvcmQ+PGtleXdvcmQ+UHJvdGVpbi1UeXJvc2luZSBLaW5hc2UvY2hlbWlzdHJ5L2dlbmV0
aWNzLyptZXRhYm9saXNtPC9rZXl3b3JkPjxrZXl3b3JkPlJlc2VhcmNoIFN1cHBvcnQsIE4uSS5I
LiwgRXh0cmFtdXJhbDwva2V5d29yZD48a2V5d29yZD5SZXNlYXJjaCBTdXBwb3J0LCBOb24tVS5T
LiBHb3YmYXBvczt0PC9rZXl3b3JkPjxrZXl3b3JkPlNlcXVlbmNlIEFsaWdubWVudDwva2V5d29y
ZD48a2V5d29yZD5TZXF1ZW5jZSBIb21vbG9neSwgQW1pbm8gQWNpZDwva2V5d29yZD48a2V5d29y
ZD5TcGVjdHJvbWV0cnksIE1hc3MsIE1hdHJpeC1Bc3Npc3RlZCBMYXNlciBEZXNvcnB0aW9uLUlv
bml6YXRpb248L2tleXdvcmQ+PGtleXdvcmQ+WGVub3B1cyBQcm90ZWlucy9jaGVtaXN0cnkvZ2Vu
ZXRpY3MvKm1ldGFib2xpc208L2tleXdvcmQ+PGtleXdvcmQ+WGVub3B1cyBsYWV2aXMvZ2VuZXRp
Y3MvKm1ldGFib2xpc208L2tleXdvcmQ+PC9rZXl3b3Jkcz48ZGF0ZXM+PHllYXI+MjAwNTwveWVh
cj48cHViLWRhdGVzPjxkYXRlPkRlYzwvZGF0ZT48L3B1Yi1kYXRlcz48L2RhdGVzPjxhY2Nlc3Np
b24tbnVtPjE2Mjg3ODY5PC9hY2Nlc3Npb24tbnVtPjx1cmxzPjxyZWxhdGVkLXVybHM+PHVybD5o
dHRwOi8vd3d3Lm5jYmkubmxtLm5paC5nb3YvZW50cmV6L3F1ZXJ5LmZjZ2k/Y21kPVJldHJpZXZl
JmFtcDtkYj1QdWJNZWQmYW1wO2RvcHQ9Q2l0YXRpb24mYW1wO2xpc3RfdWlkcz0xNjI4Nzg2OTwv
dXJsPjwvcmVsYXRlZC11cmxzPjwvdXJscz48L3JlY29yZD48L0NpdGU+PC9FbmROb3RlPgAAGk68
</w:fldData>
        </w:fldChar>
      </w:r>
      <w:r w:rsidRPr="00215C0E">
        <w:rPr>
          <w:color w:val="000000" w:themeColor="text1"/>
        </w:rPr>
        <w:instrText xml:space="preserve"> ADDIN EN.CITE </w:instrText>
      </w:r>
      <w:r w:rsidRPr="00215C0E">
        <w:rPr>
          <w:color w:val="000000" w:themeColor="text1"/>
        </w:rPr>
        <w:fldChar w:fldCharType="begin">
          <w:fldData xml:space="preserve">PEVuZE5vdGU+PENpdGU+PEF1dGhvcj5LdW1hZ2FpPC9BdXRob3I+PFllYXI+MTk5MjwvWWVhcj48
UmVjTnVtPjEwNDA8L1JlY051bT48RGlzcGxheVRleHQ+WzctOV08L0Rpc3BsYXlUZXh0PjxyZWNv
cmQ+PHJlYy1udW1iZXI+MTA0MDwvcmVjLW51bWJlcj48Zm9yZWlnbi1rZXlzPjxrZXkgYXBwPSJF
TiIgZGItaWQ9IjBzdnY1ZXN0dXJ6ZWQ0ZXdmMDg1MmYycWR0ZXo1eHhyOXd3NSI+MTA0MDwva2V5
PjwvZm9yZWlnbi1rZXlzPjxyZWYtdHlwZSBuYW1lPSJKb3VybmFsIEFydGljbGUiPjE3PC9yZWYt
dHlwZT48Y29udHJpYnV0b3JzPjxhdXRob3JzPjxhdXRob3I+S3VtYWdhaSwgQS48L2F1dGhvcj48
YXV0aG9yPkR1bnBoeSwgVy4gRy48L2F1dGhvcj48L2F1dGhvcnM+PC9jb250cmlidXRvcnM+PHRp
dGxlcz48dGl0bGU+UmVndWxhdGlvbiBvZiB0aGUgY2RjMjUgcHJvdGVpbiBkdXJpbmcgdGhlIGNl
bGwgY3ljbGUgaW4gWGVub3B1cyBleHRyYWN0czwvdGl0bGU+PHNlY29uZGFyeS10aXRsZT5DZWxs
PC9zZWNvbmRhcnktdGl0bGU+PC90aXRsZXM+PHBlcmlvZGljYWw+PGZ1bGwtdGl0bGU+Q2VsbDwv
ZnVsbC10aXRsZT48L3BlcmlvZGljYWw+PHBhZ2VzPjEzOS0xNTE8L3BhZ2VzPjx2b2x1bWU+NzA8
L3ZvbHVtZT48bnVtYmVyPjE8L251bWJlcj48a2V5d29yZHM+PGtleXdvcmQ+QW1pbm8gQWNpZCBT
ZXF1ZW5jZTwva2V5d29yZD48a2V5d29yZD5BbmltYWw8L2tleXdvcmQ+PGtleXdvcmQ+QmFzZSBT
ZXF1ZW5jZTwva2V5d29yZD48a2V5d29yZD5Fbnp5bWUgQWN0aXZhdGlvbi9EUlVHIEVGRkVDVFM8
L2tleXdvcmQ+PGtleXdvcmQ+RW56eW1lIFJlcHJlc3Npb24vRFJVRyBFRkZFQ1RTPC9rZXl3b3Jk
PjxrZXl3b3JkPkV0aGVycywgQ3ljbGljL1BIQVJNQUNPTE9HWTwva2V5d29yZD48a2V5d29yZD5N
aXRvc2lzPC9rZXl3b3JkPjxrZXl3b3JkPk1vbGVjdWxhciBTZXF1ZW5jZSBEYXRhPC9rZXl3b3Jk
PjxrZXl3b3JkPk9wZW4gUmVhZGluZyBGcmFtZXM8L2tleXdvcmQ+PGtleXdvcmQ+T3Z1bS9FTlpZ
TU9MT0dZPC9rZXl3b3JkPjxrZXl3b3JkPlBob3NwaG9yeWxhdGlvbjwva2V5d29yZD48a2V5d29y
ZD5Qcm90ZWluLVR5cm9zaW5lLVBob3NwaGF0YXNlLypNRVRBQk9MSVNNPC9rZXl3b3JkPjxrZXl3
b3JkPlByb3RlaW5zL0FOVEFHT05JU1RTICZhbXA7IElOSElCSVRPUlMvKkJJT1NZTlRIRVNJUzwv
a2V5d29yZD48a2V5d29yZD5TdXBwb3J0LCBOb24tVS5TLiBHb3YmYXBvczt0PC9rZXl3b3JkPjxr
ZXl3b3JkPlN1cHBvcnQsIFUuUy4gR292JmFwb3M7dCwgUC5ILlMuPC9rZXl3b3JkPjxrZXl3b3Jk
Plhlbm9wdXMvUEhZU0lPTE9HWTwva2V5d29yZD48L2tleXdvcmRzPjxkYXRlcz48eWVhcj4xOTky
PC95ZWFyPjwvZGF0ZXM+PHVybHM+PC91cmxzPjwvcmVjb3JkPjwvQ2l0ZT48Q2l0ZT48QXV0aG9y
Pk11ZWxsZXI8L0F1dGhvcj48WWVhcj4xOTk1PC9ZZWFyPjxSZWNOdW0+MTQ3ODwvUmVjTnVtPjxy
ZWNvcmQ+PHJlYy1udW1iZXI+MTQ3ODwvcmVjLW51bWJlcj48Zm9yZWlnbi1rZXlzPjxrZXkgYXBw
PSJFTiIgZGItaWQ9IjBzdnY1ZXN0dXJ6ZWQ0ZXdmMDg1MmYycWR0ZXo1eHhyOXd3NSI+MTQ3ODwv
a2V5PjwvZm9yZWlnbi1rZXlzPjxyZWYtdHlwZSBuYW1lPSJKb3VybmFsIEFydGljbGUiPjE3PC9y
ZWYtdHlwZT48Y29udHJpYnV0b3JzPjxhdXRob3JzPjxhdXRob3I+TXVlbGxlciwgUC4gUi48L2F1
dGhvcj48YXV0aG9yPkNvbGVtYW4sIFQuIFIuPC9hdXRob3I+PGF1dGhvcj5EdW5waHksIFcuIEcu
PC9hdXRob3I+PC9hdXRob3JzPjwvY29udHJpYnV0b3JzPjx0aXRsZXM+PHRpdGxlPkNlbGwgY3lj
bGUgcmVndWxhdGlvbiBvZiBhIFhlbm9wdXMgV2VlMS1saWtlIGtpbmFzZTwvdGl0bGU+PHNlY29u
ZGFyeS10aXRsZT5Nb2wgQmlvbCBDZWxsPC9zZWNvbmRhcnktdGl0bGU+PC90aXRsZXM+PHBlcmlv
ZGljYWw+PGZ1bGwtdGl0bGU+TW9sIEJpb2wgQ2VsbDwvZnVsbC10aXRsZT48YWJici0xPk1vbGVj
dWxhciBiaW9sb2d5IG9mIHRoZSBjZWxsPC9hYmJyLTE+PC9wZXJpb2RpY2FsPjxwYWdlcz4xMTkt
MTM0PC9wYWdlcz48dm9sdW1lPjY8L3ZvbHVtZT48bnVtYmVyPjE8L251bWJlcj48a2V5d29yZHM+
PGtleXdvcmQ+QW1pbm8gQWNpZCBTZXF1ZW5jZTwva2V5d29yZD48a2V5d29yZD5BbmltYWw8L2tl
eXdvcmQ+PGtleXdvcmQ+QmFzZSBTZXF1ZW5jZTwva2V5d29yZD48a2V5d29yZD5DZWxsIEN5Y2xl
LypQSFlTSU9MT0dZPC9rZXl3b3JkPjxrZXl3b3JkPkNsb25pbmcsIE1vbGVjdWxhcjwva2V5d29y
ZD48a2V5d29yZD5Db21wYXJhdGl2ZSBTdHVkeTwva2V5d29yZD48a2V5d29yZD5Db25zZW5zdXMg
U2VxdWVuY2U8L2tleXdvcmQ+PGtleXdvcmQ+Q3ljbGlucy9NRVRBQk9MSVNNPC9rZXl3b3JkPjxr
ZXl3b3JkPkROQSBSZXBsaWNhdGlvbjwva2V5d29yZD48a2V5d29yZD5ETkEsIENvbXBsZW1lbnRh
cnkvR0VORVRJQ1M8L2tleXdvcmQ+PGtleXdvcmQ+RWdnIFByb3RlaW5zL0dFTkVUSUNTLypNRVRB
Qk9MSVNNPC9rZXl3b3JkPjxrZXl3b3JkPkdlbmVzLCBTdHJ1Y3R1cmFsPC9rZXl3b3JkPjxrZXl3
b3JkPklzb2VuenltZXMvR0VORVRJQ1MvTUVUQUJPTElTTTwva2V5d29yZD48a2V5d29yZD5NaXRv
c2lzL0RSVUcgRUZGRUNUUzwva2V5d29yZD48a2V5d29yZD5Nb2xlY3VsYXIgU2VxdWVuY2UgRGF0
YTwva2V5d29yZD48a2V5d29yZD5Nb2xlY3VsYXIgV2VpZ2h0PC9rZXl3b3JkPjxrZXl3b3JkPk11
bHRpZ2VuZSBGYW1pbHk8L2tleXdvcmQ+PGtleXdvcmQ+T29jeXRlcy9FTlpZTU9MT0dZPC9rZXl3
b3JkPjxrZXl3b3JkPlBob3NwaG9yeWxhdGlvbjwva2V5d29yZD48a2V5d29yZD5Qb2x5bWVyYXNl
IENoYWluIFJlYWN0aW9uPC9rZXl3b3JkPjxrZXl3b3JkPlByb3RlaW4gcDM0Y2RjMi8qTUVUQUJP
TElTTTwva2V5d29yZD48a2V5d29yZD5Qcm90ZWluIEtpbmFzZXMvTUVUQUJPTElTTTwva2V5d29y
ZD48a2V5d29yZD5Qcm90ZWluIFByb2Nlc3NpbmcsIFBvc3QtVHJhbnNsYXRpb25hbDwva2V5d29y
ZD48a2V5d29yZD5Qcm90ZWluLVR5cm9zaW5lIEtpbmFzZS9BTlRBR09OSVNUUyAmYW1wOyBJTkhJ
QklUT1JTL0dFTkVUSUNTL1BIQVJNQUNPTE9HWS8qUEhZU0lPTE9HWTwva2V5d29yZD48a2V5d29y
ZD5TZXF1ZW5jZSBBbGlnbm1lbnQ8L2tleXdvcmQ+PGtleXdvcmQ+U2VxdWVuY2UgSG9tb2xvZ3ks
IEFtaW5vIEFjaWQ8L2tleXdvcmQ+PGtleXdvcmQ+U3Vic3RyYXRlIFNwZWNpZmljaXR5PC9rZXl3
b3JkPjxrZXl3b3JkPlN1cHBvcnQsIE5vbi1VLlMuIEdvdiZhcG9zO3Q8L2tleXdvcmQ+PGtleXdv
cmQ+U3VwcG9ydCwgVS5TLiBHb3YmYXBvczt0LCBOb24tUC5ILlMuPC9rZXl3b3JkPjxrZXl3b3Jk
PlN1cHBvcnQsIFUuUy4gR292JmFwb3M7dCwgUC5ILlMuPC9rZXl3b3JkPjxrZXl3b3JkPlhlbm9w
dXMgbGFldmlzLypQSFlTSU9MT0dZPC9rZXl3b3JkPjwva2V5d29yZHM+PGRhdGVzPjx5ZWFyPjE5
OTU8L3llYXI+PC9kYXRlcz48dXJscz48L3VybHM+PC9yZWNvcmQ+PC9DaXRlPjxDaXRlPjxBdXRo
b3I+S2ltPC9BdXRob3I+PFllYXI+MjAwNTwvWWVhcj48UmVjTnVtPjM1ODc8L1JlY051bT48cmVj
b3JkPjxyZWMtbnVtYmVyPjM1ODc8L3JlYy1udW1iZXI+PGZvcmVpZ24ta2V5cz48a2V5IGFwcD0i
RU4iIGRiLWlkPSIwc3Z2NWVzdHVyemVkNGV3ZjA4NTJmMnFkdGV6NXh4cjl3dzUiPjM1ODc8L2tl
eT48L2ZvcmVpZ24ta2V5cz48cmVmLXR5cGUgbmFtZT0iSm91cm5hbCBBcnRpY2xlIj4xNzwvcmVm
LXR5cGU+PGNvbnRyaWJ1dG9ycz48YXV0aG9ycz48YXV0aG9yPktpbSwgUy4gWS48L2F1dGhvcj48
YXV0aG9yPlNvbmcsIEUuIEouPC9hdXRob3I+PGF1dGhvcj5MZWUsIEsuIEouPC9hdXRob3I+PGF1
dGhvcj5GZXJyZWxsLCBKLiBFLiwgSnIuPC9hdXRob3I+PC9hdXRob3JzPjwvY29udHJpYnV0b3Jz
PjxhdXRoLWFkZHJlc3M+RGVwYXJ0bWVudCBvZiBNb2xlY3VsYXIgUGhhcm1hY29sb2d5LCBTdGFu
Zm9yZCBVbml2ZXJzaXR5IFNjaG9vbCBvZiBNZWRpY2luZSwgU3RhbmZvcmQsIENBIDk0MzA1LTUx
NzQsIFVTQS48L2F1dGgtYWRkcmVzcz48dGl0bGVzPjx0aXRsZT5NdWx0aXNpdGUgTS1waGFzZSBw
aG9zcGhvcnlsYXRpb24gb2YgWGVub3B1cyBXZWUxQTwvdGl0bGU+PHNlY29uZGFyeS10aXRsZT5N
b2wgQ2VsbCBCaW9sPC9zZWNvbmRhcnktdGl0bGU+PC90aXRsZXM+PHBlcmlvZGljYWw+PGZ1bGwt
dGl0bGU+TW9sIENlbGwgQmlvbDwvZnVsbC10aXRsZT48YWJici0xPk1vbGVjdWxhciBhbmQgY2Vs
bHVsYXIgYmlvbG9neTwvYWJici0xPjwvcGVyaW9kaWNhbD48cGFnZXM+MTA1ODAtOTA8L3BhZ2Vz
Pjx2b2x1bWU+MjU8L3ZvbHVtZT48bnVtYmVyPjIzPC9udW1iZXI+PGtleXdvcmRzPjxrZXl3b3Jk
PkFtaW5vIEFjaWQgU2VxdWVuY2U8L2tleXdvcmQ+PGtleXdvcmQ+QW5pbWFsczwva2V5d29yZD48
a2V5d29yZD5BbnRpYm9kaWVzL2ltbXVub2xvZ3k8L2tleXdvcmQ+PGtleXdvcmQ+Q2VsbCBDeWNs
ZSBQcm90ZWlucy9jaGVtaXN0cnkvZ2VuZXRpY3MvKm1ldGFib2xpc208L2tleXdvcmQ+PGtleXdv
cmQ+KkNlbGwgRGl2aXNpb248L2tleXdvcmQ+PGtleXdvcmQ+Q3ljbGlucy9nZW5ldGljcy9tZXRh
Ym9saXNtPC9rZXl3b3JkPjxrZXl3b3JkPkh1bWFuczwva2V5d29yZD48a2V5d29yZD5JbnRlcnBo
YXNlPC9rZXl3b3JkPjxrZXl3b3JkPk1vbGVjdWxhciBTZXF1ZW5jZSBEYXRhPC9rZXl3b3JkPjxr
ZXl3b3JkPk11dGF0aW9uL2dlbmV0aWNzPC9rZXl3b3JkPjxrZXl3b3JkPk51Y2xlYXIgUHJvdGVp
bnMvY2hlbWlzdHJ5L2dlbmV0aWNzLyptZXRhYm9saXNtPC9rZXl3b3JkPjxrZXl3b3JkPlBob3Nw
aG9yeWxhdGlvbjwva2V5d29yZD48a2V5d29yZD5QaG9zcGhvdGhyZW9uaW5lL21ldGFib2xpc208
L2tleXdvcmQ+PGtleXdvcmQ+UHJvdGVpbi1UeXJvc2luZSBLaW5hc2UvY2hlbWlzdHJ5L2dlbmV0
aWNzLyptZXRhYm9saXNtPC9rZXl3b3JkPjxrZXl3b3JkPlJlc2VhcmNoIFN1cHBvcnQsIE4uSS5I
LiwgRXh0cmFtdXJhbDwva2V5d29yZD48a2V5d29yZD5SZXNlYXJjaCBTdXBwb3J0LCBOb24tVS5T
LiBHb3YmYXBvczt0PC9rZXl3b3JkPjxrZXl3b3JkPlNlcXVlbmNlIEFsaWdubWVudDwva2V5d29y
ZD48a2V5d29yZD5TZXF1ZW5jZSBIb21vbG9neSwgQW1pbm8gQWNpZDwva2V5d29yZD48a2V5d29y
ZD5TcGVjdHJvbWV0cnksIE1hc3MsIE1hdHJpeC1Bc3Npc3RlZCBMYXNlciBEZXNvcnB0aW9uLUlv
bml6YXRpb248L2tleXdvcmQ+PGtleXdvcmQ+WGVub3B1cyBQcm90ZWlucy9jaGVtaXN0cnkvZ2Vu
ZXRpY3MvKm1ldGFib2xpc208L2tleXdvcmQ+PGtleXdvcmQ+WGVub3B1cyBsYWV2aXMvZ2VuZXRp
Y3MvKm1ldGFib2xpc208L2tleXdvcmQ+PC9rZXl3b3Jkcz48ZGF0ZXM+PHllYXI+MjAwNTwveWVh
cj48cHViLWRhdGVzPjxkYXRlPkRlYzwvZGF0ZT48L3B1Yi1kYXRlcz48L2RhdGVzPjxhY2Nlc3Np
b24tbnVtPjE2Mjg3ODY5PC9hY2Nlc3Npb24tbnVtPjx1cmxzPjxyZWxhdGVkLXVybHM+PHVybD5o
dHRwOi8vd3d3Lm5jYmkubmxtLm5paC5nb3YvZW50cmV6L3F1ZXJ5LmZjZ2k/Y21kPVJldHJpZXZl
JmFtcDtkYj1QdWJNZWQmYW1wO2RvcHQ9Q2l0YXRpb24mYW1wO2xpc3RfdWlkcz0xNjI4Nzg2OTwv
dXJsPjwvcmVsYXRlZC11cmxzPjwvdXJscz48L3JlY29yZD48L0NpdGU+PC9FbmROb3RlPgAACQAg
</w:fldData>
        </w:fldChar>
      </w:r>
      <w:r w:rsidRPr="00215C0E">
        <w:rPr>
          <w:color w:val="000000" w:themeColor="text1"/>
        </w:rPr>
        <w:instrText xml:space="preserve"> ADDIN EN.CITE.DATA </w:instrText>
      </w:r>
      <w:r w:rsidRPr="00215C0E">
        <w:rPr>
          <w:color w:val="000000" w:themeColor="text1"/>
        </w:rPr>
      </w:r>
      <w:r w:rsidRPr="00215C0E">
        <w:rPr>
          <w:color w:val="000000" w:themeColor="text1"/>
        </w:rPr>
        <w:fldChar w:fldCharType="end"/>
      </w:r>
      <w:r w:rsidRPr="00215C0E">
        <w:rPr>
          <w:color w:val="000000" w:themeColor="text1"/>
        </w:rPr>
      </w:r>
      <w:r w:rsidRPr="00215C0E">
        <w:rPr>
          <w:color w:val="000000" w:themeColor="text1"/>
        </w:rPr>
        <w:fldChar w:fldCharType="separate"/>
      </w:r>
      <w:r w:rsidRPr="00215C0E">
        <w:rPr>
          <w:noProof/>
          <w:color w:val="000000" w:themeColor="text1"/>
        </w:rPr>
        <w:t>[</w:t>
      </w:r>
      <w:hyperlink w:anchor="_ENREF_7" w:tooltip="Kumagai, 1992 #1040" w:history="1">
        <w:r w:rsidRPr="00215C0E">
          <w:rPr>
            <w:noProof/>
            <w:color w:val="000000" w:themeColor="text1"/>
          </w:rPr>
          <w:t>7-9</w:t>
        </w:r>
      </w:hyperlink>
      <w:r w:rsidRPr="00215C0E">
        <w:rPr>
          <w:noProof/>
          <w:color w:val="000000" w:themeColor="text1"/>
        </w:rPr>
        <w:t>]</w:t>
      </w:r>
      <w:r w:rsidRPr="00215C0E">
        <w:rPr>
          <w:color w:val="000000" w:themeColor="text1"/>
        </w:rPr>
        <w:fldChar w:fldCharType="end"/>
      </w:r>
      <w:r w:rsidRPr="00215C0E">
        <w:rPr>
          <w:color w:val="000000" w:themeColor="text1"/>
        </w:rPr>
        <w:t>.</w:t>
      </w:r>
    </w:p>
    <w:p w14:paraId="67D1D1A3" w14:textId="77777777" w:rsidR="00AD52D5" w:rsidRPr="00215C0E" w:rsidRDefault="00AD52D5" w:rsidP="00AB6FEE">
      <w:pPr>
        <w:jc w:val="both"/>
        <w:rPr>
          <w:color w:val="000000" w:themeColor="text1"/>
        </w:rPr>
      </w:pPr>
    </w:p>
    <w:p w14:paraId="7764528C" w14:textId="77777777" w:rsidR="00AD52D5" w:rsidRPr="00215C0E" w:rsidRDefault="00AD52D5" w:rsidP="00AB6FEE">
      <w:pPr>
        <w:jc w:val="both"/>
        <w:rPr>
          <w:color w:val="000000" w:themeColor="text1"/>
        </w:rPr>
      </w:pPr>
      <w:r w:rsidRPr="00215C0E">
        <w:rPr>
          <w:color w:val="000000" w:themeColor="text1"/>
        </w:rPr>
        <w:t xml:space="preserve">Since Wee1 specific activity appears to decrease between the first cycle and the second, and Cdc25 abundance increases as Cdc25A accumulates, we introduce a parameter </w:t>
      </w:r>
      <w:r w:rsidRPr="00215C0E">
        <w:rPr>
          <w:i/>
          <w:color w:val="000000" w:themeColor="text1"/>
        </w:rPr>
        <w:t>r</w:t>
      </w:r>
      <w:r w:rsidRPr="00215C0E">
        <w:rPr>
          <w:color w:val="000000" w:themeColor="text1"/>
        </w:rPr>
        <w:t xml:space="preserve"> that allows the ratio of the rates of Cdk1 activation and inactivation to be adjusted. For simplicity we assumed that Cdc25 and Wee1 each changed by the same factor, </w:t>
      </w:r>
      <w:r w:rsidRPr="00215C0E">
        <w:rPr>
          <w:color w:val="000000" w:themeColor="text1"/>
          <w:position w:val="-6"/>
        </w:rPr>
        <w:object w:dxaOrig="360" w:dyaOrig="340" w14:anchorId="1D12AF15">
          <v:shape id="_x0000_i1027" type="#_x0000_t75" style="width:18.25pt;height:17.3pt" o:ole="">
            <v:imagedata r:id="rId11" o:title=""/>
          </v:shape>
          <o:OLEObject Type="Embed" ProgID="Equation.DSMT4" ShapeID="_x0000_i1027" DrawAspect="Content" ObjectID="_1315334831" r:id="rId12"/>
        </w:object>
      </w:r>
      <w:r w:rsidRPr="00215C0E">
        <w:rPr>
          <w:color w:val="000000" w:themeColor="text1"/>
        </w:rPr>
        <w:t>:</w:t>
      </w:r>
    </w:p>
    <w:p w14:paraId="5EBFBA1F" w14:textId="77777777" w:rsidR="00AD52D5" w:rsidRPr="00215C0E" w:rsidRDefault="00AD52D5" w:rsidP="00BF661C">
      <w:pPr>
        <w:rPr>
          <w:color w:val="000000" w:themeColor="text1"/>
        </w:rPr>
      </w:pPr>
    </w:p>
    <w:p w14:paraId="7C541B70" w14:textId="77777777" w:rsidR="00AD52D5" w:rsidRPr="00215C0E" w:rsidRDefault="00AD52D5" w:rsidP="00970754">
      <w:pPr>
        <w:jc w:val="center"/>
        <w:rPr>
          <w:color w:val="000000" w:themeColor="text1"/>
        </w:rPr>
      </w:pPr>
      <w:r w:rsidRPr="00215C0E">
        <w:rPr>
          <w:color w:val="000000" w:themeColor="text1"/>
          <w:position w:val="-156"/>
        </w:rPr>
        <w:object w:dxaOrig="8120" w:dyaOrig="3220" w14:anchorId="70D3770B">
          <v:shape id="_x0000_i1028" type="#_x0000_t75" style="width:393.7pt;height:154.95pt" o:ole="">
            <v:imagedata r:id="rId13" o:title=""/>
          </v:shape>
          <o:OLEObject Type="Embed" ProgID="Equation.DSMT4" ShapeID="_x0000_i1028" DrawAspect="Content" ObjectID="_1315334832" r:id="rId14"/>
        </w:object>
      </w:r>
    </w:p>
    <w:p w14:paraId="41AD9245" w14:textId="77777777" w:rsidR="00AD52D5" w:rsidRPr="00215C0E" w:rsidRDefault="00AD52D5" w:rsidP="00BF661C">
      <w:pPr>
        <w:rPr>
          <w:b/>
          <w:color w:val="000000" w:themeColor="text1"/>
        </w:rPr>
      </w:pPr>
    </w:p>
    <w:p w14:paraId="3AD14133" w14:textId="77777777" w:rsidR="00AD52D5" w:rsidRPr="00215C0E" w:rsidRDefault="00AD52D5" w:rsidP="00BF661C">
      <w:pPr>
        <w:rPr>
          <w:color w:val="000000" w:themeColor="text1"/>
        </w:rPr>
      </w:pPr>
      <w:r w:rsidRPr="00215C0E">
        <w:rPr>
          <w:color w:val="000000" w:themeColor="text1"/>
        </w:rPr>
        <w:t xml:space="preserve">Finally, we assumed that the change in </w:t>
      </w:r>
      <w:r w:rsidRPr="00215C0E">
        <w:rPr>
          <w:i/>
          <w:color w:val="000000" w:themeColor="text1"/>
        </w:rPr>
        <w:t>r</w:t>
      </w:r>
      <w:r w:rsidRPr="00215C0E">
        <w:rPr>
          <w:color w:val="000000" w:themeColor="text1"/>
        </w:rPr>
        <w:t xml:space="preserve"> was described by a sigmoidal function of the form:</w:t>
      </w:r>
    </w:p>
    <w:p w14:paraId="08BF1D18" w14:textId="77777777" w:rsidR="00AD52D5" w:rsidRPr="00215C0E" w:rsidRDefault="00AD52D5" w:rsidP="00BF661C">
      <w:pPr>
        <w:rPr>
          <w:color w:val="000000" w:themeColor="text1"/>
        </w:rPr>
      </w:pPr>
    </w:p>
    <w:p w14:paraId="26CBD3D9" w14:textId="77777777" w:rsidR="00AD52D5" w:rsidRPr="00215C0E" w:rsidRDefault="00AD52D5" w:rsidP="00970754">
      <w:pPr>
        <w:jc w:val="center"/>
        <w:rPr>
          <w:color w:val="000000" w:themeColor="text1"/>
        </w:rPr>
      </w:pPr>
      <w:r w:rsidRPr="00215C0E">
        <w:rPr>
          <w:color w:val="000000" w:themeColor="text1"/>
          <w:position w:val="-98"/>
        </w:rPr>
        <w:object w:dxaOrig="2200" w:dyaOrig="1380" w14:anchorId="7B8AC698">
          <v:shape id="_x0000_i1029" type="#_x0000_t75" style="width:105.7pt;height:65.6pt" o:ole="">
            <v:imagedata r:id="rId15" o:title=""/>
          </v:shape>
          <o:OLEObject Type="Embed" ProgID="Equation.DSMT4" ShapeID="_x0000_i1029" DrawAspect="Content" ObjectID="_1315334833" r:id="rId16"/>
        </w:object>
      </w:r>
    </w:p>
    <w:p w14:paraId="748AF329" w14:textId="77777777" w:rsidR="00AD52D5" w:rsidRPr="00215C0E" w:rsidRDefault="00AD52D5" w:rsidP="00BF661C">
      <w:pPr>
        <w:rPr>
          <w:color w:val="000000" w:themeColor="text1"/>
        </w:rPr>
      </w:pPr>
    </w:p>
    <w:p w14:paraId="119F691A" w14:textId="77777777" w:rsidR="00AD52D5" w:rsidRPr="00215C0E" w:rsidRDefault="00AD52D5" w:rsidP="00AB6FEE">
      <w:pPr>
        <w:jc w:val="both"/>
        <w:rPr>
          <w:color w:val="000000" w:themeColor="text1"/>
        </w:rPr>
      </w:pPr>
      <w:r w:rsidRPr="00215C0E">
        <w:rPr>
          <w:color w:val="000000" w:themeColor="text1"/>
        </w:rPr>
        <w:t xml:space="preserve">The activation of APC/C by Cdk1 is switch-like with a time delay </w:t>
      </w:r>
      <w:r w:rsidRPr="00215C0E">
        <w:rPr>
          <w:color w:val="000000" w:themeColor="text1"/>
        </w:rPr>
        <w:fldChar w:fldCharType="begin"/>
      </w:r>
      <w:r w:rsidRPr="00215C0E">
        <w:rPr>
          <w:color w:val="000000" w:themeColor="text1"/>
        </w:rPr>
        <w:instrText xml:space="preserve"> ADDIN EN.CITE &lt;EndNote&gt;&lt;Cite&gt;&lt;Author&gt;Yang&lt;/Author&gt;&lt;Year&gt;2013&lt;/Year&gt;&lt;RecNum&gt;4694&lt;/RecNum&gt;&lt;DisplayText&gt;[3]&lt;/DisplayText&gt;&lt;record&gt;&lt;rec-number&gt;4694&lt;/rec-number&gt;&lt;foreign-keys&gt;&lt;key app="EN" db-id="0svv5esturzed4ewf0852f2qdtez5xxr9ww5"&gt;4694&lt;/key&gt;&lt;/foreign-keys&gt;&lt;ref-type name="Journal Article"&gt;17&lt;/ref-type&gt;&lt;contributors&gt;&lt;authors&gt;&lt;author&gt;Yang, Q.&lt;/author&gt;&lt;author&gt;Ferrell, J. E., Jr.&lt;/author&gt;&lt;/authors&gt;&lt;/contributors&gt;&lt;auth-address&gt;Department of Chemical and Systems Biology, Stanford University School of Medicine, Stanford, California 94305-5174, USA.&lt;/auth-address&gt;&lt;titles&gt;&lt;title&gt;The Cdk1-APC/C cell cycle oscillator circuit functions as a time-delayed, ultrasensitive switch&lt;/title&gt;&lt;secondary-title&gt;Nat Cell Biol&lt;/secondary-title&gt;&lt;alt-title&gt;Nature cell biology&lt;/alt-title&gt;&lt;/titles&gt;&lt;periodical&gt;&lt;full-title&gt;Nat Cell Biol&lt;/full-title&gt;&lt;/periodical&gt;&lt;pages&gt;519-25&lt;/pages&gt;&lt;volume&gt;15&lt;/volume&gt;&lt;number&gt;5&lt;/number&gt;&lt;dates&gt;&lt;year&gt;2013&lt;/year&gt;&lt;pub-dates&gt;&lt;date&gt;May&lt;/date&gt;&lt;/pub-dates&gt;&lt;/dates&gt;&lt;isbn&gt;1476-4679 (Electronic)&amp;#xD;1465-7392 (Linking)&lt;/isbn&gt;&lt;accession-num&gt;23624406&lt;/accession-num&gt;&lt;urls&gt;&lt;related-urls&gt;&lt;url&gt;http://www.ncbi.nlm.nih.gov/pubmed/23624406&lt;/url&gt;&lt;/related-urls&gt;&lt;/urls&gt;&lt;electronic-resource-num&gt;10.1038/ncb2737&lt;/electronic-resource-num&gt;&lt;/record&gt;&lt;/Cite&gt;&lt;/EndNote&gt;</w:instrText>
      </w:r>
      <w:r w:rsidRPr="00215C0E">
        <w:rPr>
          <w:color w:val="000000" w:themeColor="text1"/>
        </w:rPr>
        <w:fldChar w:fldCharType="separate"/>
      </w:r>
      <w:r w:rsidRPr="00215C0E">
        <w:rPr>
          <w:noProof/>
          <w:color w:val="000000" w:themeColor="text1"/>
        </w:rPr>
        <w:t>[</w:t>
      </w:r>
      <w:hyperlink w:anchor="_ENREF_3" w:tooltip="Yang, 2013 #4694" w:history="1">
        <w:r w:rsidRPr="00215C0E">
          <w:rPr>
            <w:noProof/>
            <w:color w:val="000000" w:themeColor="text1"/>
          </w:rPr>
          <w:t>3</w:t>
        </w:r>
      </w:hyperlink>
      <w:r w:rsidRPr="00215C0E">
        <w:rPr>
          <w:noProof/>
          <w:color w:val="000000" w:themeColor="text1"/>
        </w:rPr>
        <w:t>]</w:t>
      </w:r>
      <w:r w:rsidRPr="00215C0E">
        <w:rPr>
          <w:color w:val="000000" w:themeColor="text1"/>
        </w:rPr>
        <w:fldChar w:fldCharType="end"/>
      </w:r>
      <w:r w:rsidRPr="00215C0E">
        <w:rPr>
          <w:color w:val="000000" w:themeColor="text1"/>
        </w:rPr>
        <w:t xml:space="preserve">. To reproduce both of these aspects of APC/C regulation in a simple ODE framework, we assumed that APC/C was activated in a </w:t>
      </w:r>
      <w:proofErr w:type="gramStart"/>
      <w:r w:rsidRPr="00215C0E">
        <w:rPr>
          <w:color w:val="000000" w:themeColor="text1"/>
        </w:rPr>
        <w:t>two step</w:t>
      </w:r>
      <w:proofErr w:type="gramEnd"/>
      <w:r w:rsidRPr="00215C0E">
        <w:rPr>
          <w:color w:val="000000" w:themeColor="text1"/>
        </w:rPr>
        <w:t xml:space="preserve"> process, with both steps involving highly ultrasensitive response functions.  The first step was taken to be Plx1 activation</w:t>
      </w:r>
      <w:proofErr w:type="gramStart"/>
      <w:r w:rsidRPr="00215C0E">
        <w:rPr>
          <w:color w:val="000000" w:themeColor="text1"/>
        </w:rPr>
        <w:t>;</w:t>
      </w:r>
      <w:proofErr w:type="gramEnd"/>
      <w:r w:rsidRPr="00215C0E">
        <w:rPr>
          <w:color w:val="000000" w:themeColor="text1"/>
        </w:rPr>
        <w:t xml:space="preserve"> the second, APC/C activation.  This yielded a four ODE model of the cell cycle where the ratio of Wee1 to Cdc25 activity could be varied as desired:</w:t>
      </w:r>
    </w:p>
    <w:p w14:paraId="2B8FD201" w14:textId="77777777" w:rsidR="00AD52D5" w:rsidRPr="00215C0E" w:rsidRDefault="00AD52D5" w:rsidP="00A92CC8">
      <w:pPr>
        <w:jc w:val="center"/>
        <w:rPr>
          <w:color w:val="000000" w:themeColor="text1"/>
        </w:rPr>
      </w:pPr>
      <w:r w:rsidRPr="00215C0E">
        <w:rPr>
          <w:color w:val="000000" w:themeColor="text1"/>
          <w:position w:val="-240"/>
        </w:rPr>
        <w:object w:dxaOrig="8120" w:dyaOrig="4900" w14:anchorId="15F1C11D">
          <v:shape id="_x0000_i1030" type="#_x0000_t75" style="width:401.9pt;height:245.15pt" o:ole="">
            <v:imagedata r:id="rId17" o:title=""/>
          </v:shape>
          <o:OLEObject Type="Embed" ProgID="Equation.DSMT4" ShapeID="_x0000_i1030" DrawAspect="Content" ObjectID="_1315334834" r:id="rId18"/>
        </w:object>
      </w:r>
    </w:p>
    <w:p w14:paraId="477835BF" w14:textId="77777777" w:rsidR="00AD52D5" w:rsidRPr="00215C0E" w:rsidRDefault="00AD52D5" w:rsidP="00970754">
      <w:pPr>
        <w:rPr>
          <w:color w:val="000000" w:themeColor="text1"/>
        </w:rPr>
      </w:pPr>
    </w:p>
    <w:p w14:paraId="69B2C1DE" w14:textId="77777777" w:rsidR="00AD52D5" w:rsidRPr="00215C0E" w:rsidRDefault="00AD52D5" w:rsidP="00970754">
      <w:pPr>
        <w:rPr>
          <w:color w:val="000000" w:themeColor="text1"/>
        </w:rPr>
      </w:pPr>
      <w:r w:rsidRPr="00215C0E">
        <w:rPr>
          <w:color w:val="000000" w:themeColor="text1"/>
        </w:rPr>
        <w:t xml:space="preserve">Note though that there are other plausible ways of implementing a delay </w:t>
      </w:r>
      <w:r w:rsidRPr="00215C0E">
        <w:rPr>
          <w:color w:val="000000" w:themeColor="text1"/>
        </w:rPr>
        <w:fldChar w:fldCharType="begin">
          <w:fldData xml:space="preserve">PEVuZE5vdGU+PENpdGU+PEF1dGhvcj5UaXNjaGVyPC9BdXRob3I+PFllYXI+MjAxMjwvWWVhcj48
UmVjTnVtPjQ3MzY8L1JlY051bT48RGlzcGxheVRleHQ+WzMsMTAtMTJdPC9EaXNwbGF5VGV4dD48
cmVjb3JkPjxyZWMtbnVtYmVyPjQ3MzY8L3JlYy1udW1iZXI+PGZvcmVpZ24ta2V5cz48a2V5IGFw
cD0iRU4iIGRiLWlkPSIwc3Z2NWVzdHVyemVkNGV3ZjA4NTJmMnFkdGV6NXh4cjl3dzUiPjQ3MzY8
L2tleT48L2ZvcmVpZ24ta2V5cz48cmVmLXR5cGUgbmFtZT0iSm91cm5hbCBBcnRpY2xlIj4xNzwv
cmVmLXR5cGU+PGNvbnRyaWJ1dG9ycz48YXV0aG9ycz48YXV0aG9yPlRpc2NoZXIsIFQuPC9hdXRo
b3I+PGF1dGhvcj5Ib3JtYW5zZWRlciwgRS48L2F1dGhvcj48YXV0aG9yPk1heWVyLCBULiBVLjwv
YXV0aG9yPjwvYXV0aG9ycz48L2NvbnRyaWJ1dG9ycz48YXV0aC1hZGRyZXNzPkRlcGFydG1lbnQg
b2YgQmlvbG9neSBhbmQgS29uc3RhbnogUmVzZWFyY2ggU2Nob29sIENoZW1pY2FsIEJpb2xvZ3ks
IFVuaXZlcnNpdHkgb2YgS29uc3RhbnosIFVuaXZlcnNpdGF0c3N0ci4gMTAsIDc4NDU3IEtvbnN0
YW56LCBHZXJtYW55LjwvYXV0aC1hZGRyZXNzPjx0aXRsZXM+PHRpdGxlPlRoZSBBUEMvQyBpbmhp
Yml0b3IgWEVycDEvRW1pMiBpcyBlc3NlbnRpYWwgZm9yIFhlbm9wdXMgZWFybHkgZW1icnlvbmlj
IGRpdmlzaW9u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NTIwLTQ8L3Bh
Z2VzPjx2b2x1bWU+MzM4PC92b2x1bWU+PG51bWJlcj42MTA2PC9udW1iZXI+PGtleXdvcmRzPjxr
ZXl3b3JkPkFuaW1hbHM8L2tleXdvcmQ+PGtleXdvcmQ+Q0RDMiBQcm90ZWluIEtpbmFzZS9tZXRh
Ym9saXNtPC9rZXl3b3JkPjxrZXl3b3JkPkVtYnJ5bywgTm9ubWFtbWFsaWFuLypjeXRvbG9neS9l
bnp5bW9sb2d5PC9rZXl3b3JkPjxrZXl3b3JkPkYtQm94IFByb3RlaW5zL2FudGFnb25pc3RzICZh
bXA7IGluaGliaXRvcnMvZ2VuZXRpY3MvKm1ldGFib2xpc208L2tleXdvcmQ+PGtleXdvcmQ+TWl0
b3Npcy9nZW5ldGljcy8qcGh5c2lvbG9neTwva2V5d29yZD48a2V5d29yZD5QaG9zcGhvcnlsYXRp
b248L2tleXdvcmQ+PGtleXdvcmQ+UHJvdGVpbiBQaG9zcGhhdGFzZSAyL21ldGFib2xpc208L2tl
eXdvcmQ+PGtleXdvcmQ+VWJpcXVpdGluLVByb3RlaW4gTGlnYXNlIENvbXBsZXhlcy9hbnRhZ29u
aXN0cyAmYW1wOyBpbmhpYml0b3JzLyptZXRhYm9saXNtPC9rZXl3b3JkPjxrZXl3b3JkPlhlbm9w
dXMgUHJvdGVpbnMvYW50YWdvbmlzdHMgJmFtcDsgaW5oaWJpdG9ycy9nZW5ldGljcy8qbWV0YWJv
bGlzbTwva2V5d29yZD48a2V5d29yZD5YZW5vcHVzIGxhZXZpcy8qZW1icnlvbG9neS9nZW5ldGlj
czwva2V5d29yZD48L2tleXdvcmRzPjxkYXRlcz48eWVhcj4yMDEyPC95ZWFyPjxwdWItZGF0ZXM+
PGRhdGU+T2N0IDI2PC9kYXRlPjwvcHViLWRhdGVzPjwvZGF0ZXM+PGlzYm4+MTA5NS05MjAzIChF
bGVjdHJvbmljKSYjeEQ7MDAzNi04MDc1IChMaW5raW5nKTwvaXNibj48YWNjZXNzaW9uLW51bT4y
MzAxOTYxMDwvYWNjZXNzaW9uLW51bT48dXJscz48cmVsYXRlZC11cmxzPjx1cmw+aHR0cDovL3d3
dy5uY2JpLm5sbS5uaWguZ292L3B1Ym1lZC8yMzAxOTYxMDwvdXJsPjwvcmVsYXRlZC11cmxzPjwv
dXJscz48ZWxlY3Ryb25pYy1yZXNvdXJjZS1udW0+MTAuMTEyNi9zY2llbmNlLjEyMjgzOTQ8L2Vs
ZWN0cm9uaWMtcmVzb3VyY2UtbnVtPjwvcmVjb3JkPjwvQ2l0ZT48Q2l0ZT48QXV0aG9yPlZpbm9k
PC9BdXRob3I+PFllYXI+MjAxMzwvWWVhcj48UmVjTnVtPjQ3MzM8L1JlY051bT48cmVjb3JkPjxy
ZWMtbnVtYmVyPjQ3MzM8L3JlYy1udW1iZXI+PGZvcmVpZ24ta2V5cz48a2V5IGFwcD0iRU4iIGRi
LWlkPSIwc3Z2NWVzdHVyemVkNGV3ZjA4NTJmMnFkdGV6NXh4cjl3dzUiPjQ3MzM8L2tleT48L2Zv
cmVpZ24ta2V5cz48cmVmLXR5cGUgbmFtZT0iSm91cm5hbCBBcnRpY2xlIj4xNzwvcmVmLXR5cGU+
PGNvbnRyaWJ1dG9ycz48YXV0aG9ycz48YXV0aG9yPlZpbm9kLCBQLiBLLjwvYXV0aG9yPjxhdXRo
b3I+WmhvdSwgWC48L2F1dGhvcj48YXV0aG9yPlpoYW5nLCBULjwvYXV0aG9yPjxhdXRob3I+TWF5
ZXIsIFQuIFUuPC9hdXRob3I+PGF1dGhvcj5Ob3ZhaywgQi48L2F1dGhvcj48L2F1dGhvcnM+PC9j
b250cmlidXRvcnM+PGF1dGgtYWRkcmVzcz5PeGZvcmQgQ2VudHJlIGZvciBJbnRlZ3JhdGl2ZSBT
eXN0ZW1zIEJpb2xvZ3ksIERlcGFydG1lbnQgb2YgQmlvY2hlbWlzdHJ5LCBVbml2ZXJzaXR5IG9m
IE94Zm9yZCwgT3hmb3JkLCBVSy48L2F1dGgtYWRkcmVzcz48dGl0bGVzPjx0aXRsZT5UaGUgcm9s
ZSBvZiBBUEMvQyBpbmhpYml0b3IgRW1pMi9YRXJwMSBpbiBvc2NpbGxhdG9yeSBkeW5hbWljcyBv
ZiBlYXJseSBlbWJyeW9uaWMgY2VsbCBjeWNsZXM8L3RpdGxlPjxzZWNvbmRhcnktdGl0bGU+Qmlv
cGh5cyBDaGVtPC9zZWNvbmRhcnktdGl0bGU+PGFsdC10aXRsZT5CaW9waHlzaWNhbCBjaGVtaXN0
cnk8L2FsdC10aXRsZT48L3RpdGxlcz48cGVyaW9kaWNhbD48ZnVsbC10aXRsZT5CaW9waHlzIENo
ZW08L2Z1bGwtdGl0bGU+PGFiYnItMT5CaW9waHlzaWNhbCBjaGVtaXN0cnk8L2FiYnItMT48L3Bl
cmlvZGljYWw+PGFsdC1wZXJpb2RpY2FsPjxmdWxsLXRpdGxlPkJpb3BoeXMgQ2hlbTwvZnVsbC10
aXRsZT48YWJici0xPkJpb3BoeXNpY2FsIGNoZW1pc3RyeTwvYWJici0xPjwvYWx0LXBlcmlvZGlj
YWw+PHBhZ2VzPjEtNjwvcGFnZXM+PHZvbHVtZT4xNzctMTc4PC92b2x1bWU+PGRhdGVzPjx5ZWFy
PjIwMTM8L3llYXI+PHB1Yi1kYXRlcz48ZGF0ZT5KdWwtQXVnPC9kYXRlPjwvcHViLWRhdGVzPjwv
ZGF0ZXM+PGlzYm4+MTg3My00MjAwIChFbGVjdHJvbmljKSYjeEQ7MDMwMS00NjIyIChMaW5raW5n
KTwvaXNibj48YWNjZXNzaW9uLW51bT4yMzU2Mjg2MTwvYWNjZXNzaW9uLW51bT48dXJscz48cmVs
YXRlZC11cmxzPjx1cmw+aHR0cDovL3d3dy5uY2JpLm5sbS5uaWguZ292L3B1Ym1lZC8yMzU2Mjg2
MTwvdXJsPjwvcmVsYXRlZC11cmxzPjwvdXJscz48ZWxlY3Ryb25pYy1yZXNvdXJjZS1udW0+MTAu
MTAxNi9qLmJwYy4yMDEzLjAzLjAwMjwvZWxlY3Ryb25pYy1yZXNvdXJjZS1udW0+PC9yZWNvcmQ+
PC9DaXRlPjxDaXRlPjxBdXRob3I+TGFiaXQ8L0F1dGhvcj48WWVhcj4yMDEyPC9ZZWFyPjxSZWNO
dW0+NDc1MzwvUmVjTnVtPjxyZWNvcmQ+PHJlYy1udW1iZXI+NDc1MzwvcmVjLW51bWJlcj48Zm9y
ZWlnbi1rZXlzPjxrZXkgYXBwPSJFTiIgZGItaWQ9IjBzdnY1ZXN0dXJ6ZWQ0ZXdmMDg1MmYycWR0
ZXo1eHhyOXd3NSI+NDc1Mzwva2V5PjwvZm9yZWlnbi1rZXlzPjxyZWYtdHlwZSBuYW1lPSJKb3Vy
bmFsIEFydGljbGUiPjE3PC9yZWYtdHlwZT48Y29udHJpYnV0b3JzPjxhdXRob3JzPjxhdXRob3I+
TGFiaXQsIEguPC9hdXRob3I+PGF1dGhvcj5GdWppbWl0c3UsIEsuPC9hdXRob3I+PGF1dGhvcj5C
YXlpbiwgTi4gUy48L2F1dGhvcj48YXV0aG9yPlRha2FraSwgVC48L2F1dGhvcj48YXV0aG9yPkdh
bm5vbiwgSi48L2F1dGhvcj48YXV0aG9yPllhbWFubywgSC48L2F1dGhvcj48L2F1dGhvcnM+PC9j
b250cmlidXRvcnM+PGF1dGgtYWRkcmVzcz5DZWxsIEN5Y2xlIENvbnRyb2wgR3JvdXAsIFVDTCBD
YW5jZXIgSW5zdGl0dXRlLCBVbml2ZXJzaXR5IENvbGxlZ2UgTG9uZG9uLCBMb25kb24sIFVLLjwv
YXV0aC1hZGRyZXNzPjx0aXRsZXM+PHRpdGxlPkRlcGhvc3Bob3J5bGF0aW9uIG9mIENkYzIwIGlz
IHJlcXVpcmVkIGZvciBpdHMgQy1ib3gtZGVwZW5kZW50IGFjdGl2YXRpb24gb2YgdGhlIEFQQy9D
PC90aXRsZT48c2Vjb25kYXJ5LXRpdGxlPkVNQk8gSjwvc2Vjb25kYXJ5LXRpdGxlPjxhbHQtdGl0
bGU+VGhlIEVNQk8gam91cm5hbDwvYWx0LXRpdGxlPjwvdGl0bGVzPjxwZXJpb2RpY2FsPjxmdWxs
LXRpdGxlPkVNQk8gSjwvZnVsbC10aXRsZT48YWJici0xPlRoZSBFTUJPIGpvdXJuYWw8L2FiYnIt
MT48L3BlcmlvZGljYWw+PGFsdC1wZXJpb2RpY2FsPjxmdWxsLXRpdGxlPkVNQk8gSjwvZnVsbC10
aXRsZT48YWJici0xPlRoZSBFTUJPIGpvdXJuYWw8L2FiYnItMT48L2FsdC1wZXJpb2RpY2FsPjxw
YWdlcz4zMzUxLTYyPC9wYWdlcz48dm9sdW1lPjMxPC92b2x1bWU+PG51bWJlcj4xNTwvbnVtYmVy
PjxrZXl3b3Jkcz48a2V5d29yZD5BbmltYWxzPC9rZXl3b3JkPjxrZXl3b3JkPkNlbGwgQ3ljbGUg
UHJvdGVpbnMvY2hlbWlzdHJ5LyptZXRhYm9saXNtL3BoeXNpb2xvZ3k8L2tleXdvcmQ+PGtleXdv
cmQ+Q2VsbHMsIEN1bHR1cmVkPC9rZXl3b3JkPjxrZXl3b3JkPkVuenltZSBBY3RpdmF0aW9uPC9r
ZXl3b3JkPjxrZXl3b3JkPkZlbWFsZTwva2V5d29yZD48a2V5d29yZD5NaWNlPC9rZXl3b3JkPjxr
ZXl3b3JkPk1pY2UsIEluYnJlZCBCQUxCIEM8L2tleXdvcmQ+PGtleXdvcmQ+TWl0b3Npcy9nZW5l
dGljcy9waHlzaW9sb2d5PC9rZXl3b3JkPjxrZXl3b3JkPk1vZGVscywgQmlvbG9naWNhbDwva2V5
d29yZD48a2V5d29yZD5QaG9zcGhvcHJvdGVpbiBQaG9zcGhhdGFzZXMvKm1ldGFib2xpc20vcGh5
c2lvbG9neTwva2V5d29yZD48a2V5d29yZD5QaG9zcGhvcnlsYXRpb248L2tleXdvcmQ+PGtleXdv
cmQ+UHJvdGVpbiBCaW5kaW5nPC9rZXl3b3JkPjxrZXl3b3JkPlByb3RlaW4gUHJvY2Vzc2luZywg
UG9zdC1UcmFuc2xhdGlvbmFsL2dlbmV0aWNzPC9rZXl3b3JkPjxrZXl3b3JkPlByb3RlaW4gU3Ry
dWN0dXJlLCBUZXJ0aWFyeS9waHlzaW9sb2d5PC9rZXl3b3JkPjxrZXl3b3JkPlNwb2RvcHRlcmE8
L2tleXdvcmQ+PGtleXdvcmQ+VWJpcXVpdGluLVByb3RlaW4gTGlnYXNlIENvbXBsZXhlcy9jaGVt
aXN0cnkvKm1ldGFib2xpc208L2tleXdvcmQ+PGtleXdvcmQ+WGVub3B1cyBQcm90ZWlucy9jaGVt
aXN0cnkvKm1ldGFib2xpc20vcGh5c2lvbG9neTwva2V5d29yZD48a2V5d29yZD5YZW5vcHVzIGxh
ZXZpczwva2V5d29yZD48L2tleXdvcmRzPjxkYXRlcz48eWVhcj4yMDEyPC95ZWFyPjxwdWItZGF0
ZXM+PGRhdGU+QXVnIDE8L2RhdGU+PC9wdWItZGF0ZXM+PC9kYXRlcz48aXNibj4xNDYwLTIwNzUg
KEVsZWN0cm9uaWMpJiN4RDswMjYxLTQxODkgKExpbmtpbmcpPC9pc2JuPjxhY2Nlc3Npb24tbnVt
PjIyNzEzODY2PC9hY2Nlc3Npb24tbnVtPjx1cmxzPjxyZWxhdGVkLXVybHM+PHVybD5odHRwOi8v
d3d3Lm5jYmkubmxtLm5paC5nb3YvcHVibWVkLzIyNzEzODY2PC91cmw+PC9yZWxhdGVkLXVybHM+
PC91cmxzPjxjdXN0b20yPjM0MTEwNzQ8L2N1c3RvbTI+PGVsZWN0cm9uaWMtcmVzb3VyY2UtbnVt
PjEwLjEwMzgvZW1ib2ouMjAxMi4xNjg8L2VsZWN0cm9uaWMtcmVzb3VyY2UtbnVtPjwvcmVjb3Jk
PjwvQ2l0ZT48Q2l0ZT48QXV0aG9yPllhbmc8L0F1dGhvcj48WWVhcj4yMDEzPC9ZZWFyPjxSZWNO
dW0+NDY5NDwvUmVjTnVtPjxyZWNvcmQ+PHJlYy1udW1iZXI+NDY5NDwvcmVjLW51bWJlcj48Zm9y
ZWlnbi1rZXlzPjxrZXkgYXBwPSJFTiIgZGItaWQ9IjBzdnY1ZXN0dXJ6ZWQ0ZXdmMDg1MmYycWR0
ZXo1eHhyOXd3NSI+NDY5NDwva2V5PjwvZm9yZWlnbi1rZXlzPjxyZWYtdHlwZSBuYW1lPSJKb3Vy
bmFsIEFydGljbGUiPjE3PC9yZWYtdHlwZT48Y29udHJpYnV0b3JzPjxhdXRob3JzPjxhdXRob3I+
WWFuZywgUS48L2F1dGhvcj48YXV0aG9yPkZlcnJlbGwsIEouIEUuLCBKci48L2F1dGhvcj48L2F1
dGhvcnM+PC9jb250cmlidXRvcnM+PGF1dGgtYWRkcmVzcz5EZXBhcnRtZW50IG9mIENoZW1pY2Fs
IGFuZCBTeXN0ZW1zIEJpb2xvZ3ksIFN0YW5mb3JkIFVuaXZlcnNpdHkgU2Nob29sIG9mIE1lZGlj
aW5lLCBTdGFuZm9yZCwgQ2FsaWZvcm5pYSA5NDMwNS01MTc0LCBVU0EuPC9hdXRoLWFkZHJlc3M+
PHRpdGxlcz48dGl0bGU+VGhlIENkazEtQVBDL0MgY2VsbCBjeWNsZSBvc2NpbGxhdG9yIGNpcmN1
aXQgZnVuY3Rpb25zIGFzIGEgdGltZS1kZWxheWVkLCB1bHRyYXNlbnNpdGl2ZSBzd2l0Y2g8L3Rp
dGxlPjxzZWNvbmRhcnktdGl0bGU+TmF0IENlbGwgQmlvbDwvc2Vjb25kYXJ5LXRpdGxlPjxhbHQt
dGl0bGU+TmF0dXJlIGNlbGwgYmlvbG9neTwvYWx0LXRpdGxlPjwvdGl0bGVzPjxwZXJpb2RpY2Fs
PjxmdWxsLXRpdGxlPk5hdCBDZWxsIEJpb2w8L2Z1bGwtdGl0bGU+PC9wZXJpb2RpY2FsPjxwYWdl
cz41MTktMjU8L3BhZ2VzPjx2b2x1bWU+MTU8L3ZvbHVtZT48bnVtYmVyPjU8L251bWJlcj48ZGF0
ZXM+PHllYXI+MjAxMzwveWVhcj48cHViLWRhdGVzPjxkYXRlPk1heTwvZGF0ZT48L3B1Yi1kYXRl
cz48L2RhdGVzPjxpc2JuPjE0NzYtNDY3OSAoRWxlY3Ryb25pYykmI3hEOzE0NjUtNzM5MiAoTGlu
a2luZyk8L2lzYm4+PGFjY2Vzc2lvbi1udW0+MjM2MjQ0MDY8L2FjY2Vzc2lvbi1udW0+PHVybHM+
PHJlbGF0ZWQtdXJscz48dXJsPmh0dHA6Ly93d3cubmNiaS5ubG0ubmloLmdvdi9wdWJtZWQvMjM2
MjQ0MDY8L3VybD48L3JlbGF0ZWQtdXJscz48L3VybHM+PGVsZWN0cm9uaWMtcmVzb3VyY2UtbnVt
PjEwLjEwMzgvbmNiMjczNzwvZWxlY3Ryb25pYy1yZXNvdXJjZS1udW0+PC9yZWNvcmQ+PC9DaXRl
PjwvRW5kTm90ZT4AoK8A
</w:fldData>
        </w:fldChar>
      </w:r>
      <w:r w:rsidRPr="00215C0E">
        <w:rPr>
          <w:color w:val="000000" w:themeColor="text1"/>
        </w:rPr>
        <w:instrText xml:space="preserve"> ADDIN EN.CITE </w:instrText>
      </w:r>
      <w:r w:rsidRPr="00215C0E">
        <w:rPr>
          <w:color w:val="000000" w:themeColor="text1"/>
        </w:rPr>
        <w:fldChar w:fldCharType="begin">
          <w:fldData xml:space="preserve">PEVuZE5vdGU+PENpdGU+PEF1dGhvcj5UaXNjaGVyPC9BdXRob3I+PFllYXI+MjAxMjwvWWVhcj48
UmVjTnVtPjQ3MzY8L1JlY051bT48RGlzcGxheVRleHQ+WzMsMTAtMTJdPC9EaXNwbGF5VGV4dD48
cmVjb3JkPjxyZWMtbnVtYmVyPjQ3MzY8L3JlYy1udW1iZXI+PGZvcmVpZ24ta2V5cz48a2V5IGFw
cD0iRU4iIGRiLWlkPSIwc3Z2NWVzdHVyemVkNGV3ZjA4NTJmMnFkdGV6NXh4cjl3dzUiPjQ3MzY8
L2tleT48L2ZvcmVpZ24ta2V5cz48cmVmLXR5cGUgbmFtZT0iSm91cm5hbCBBcnRpY2xlIj4xNzwv
cmVmLXR5cGU+PGNvbnRyaWJ1dG9ycz48YXV0aG9ycz48YXV0aG9yPlRpc2NoZXIsIFQuPC9hdXRo
b3I+PGF1dGhvcj5Ib3JtYW5zZWRlciwgRS48L2F1dGhvcj48YXV0aG9yPk1heWVyLCBULiBVLjwv
YXV0aG9yPjwvYXV0aG9ycz48L2NvbnRyaWJ1dG9ycz48YXV0aC1hZGRyZXNzPkRlcGFydG1lbnQg
b2YgQmlvbG9neSBhbmQgS29uc3RhbnogUmVzZWFyY2ggU2Nob29sIENoZW1pY2FsIEJpb2xvZ3ks
IFVuaXZlcnNpdHkgb2YgS29uc3RhbnosIFVuaXZlcnNpdGF0c3N0ci4gMTAsIDc4NDU3IEtvbnN0
YW56LCBHZXJtYW55LjwvYXV0aC1hZGRyZXNzPjx0aXRsZXM+PHRpdGxlPlRoZSBBUEMvQyBpbmhp
Yml0b3IgWEVycDEvRW1pMiBpcyBlc3NlbnRpYWwgZm9yIFhlbm9wdXMgZWFybHkgZW1icnlvbmlj
IGRpdmlzaW9uczwvdGl0bGU+PHNlY29uZGFyeS10aXRsZT5TY2llbmNlPC9zZWNvbmRhcnktdGl0
bGU+PGFsdC10aXRsZT5TY2llbmNlPC9hbHQtdGl0bGU+PC90aXRsZXM+PHBlcmlvZGljYWw+PGZ1
bGwtdGl0bGU+U2NpZW5jZTwvZnVsbC10aXRsZT48YWJici0xPlNjaWVuY2U8L2FiYnItMT48L3Bl
cmlvZGljYWw+PGFsdC1wZXJpb2RpY2FsPjxmdWxsLXRpdGxlPlNjaWVuY2U8L2Z1bGwtdGl0bGU+
PGFiYnItMT5TY2llbmNlPC9hYmJyLTE+PC9hbHQtcGVyaW9kaWNhbD48cGFnZXM+NTIwLTQ8L3Bh
Z2VzPjx2b2x1bWU+MzM4PC92b2x1bWU+PG51bWJlcj42MTA2PC9udW1iZXI+PGtleXdvcmRzPjxr
ZXl3b3JkPkFuaW1hbHM8L2tleXdvcmQ+PGtleXdvcmQ+Q0RDMiBQcm90ZWluIEtpbmFzZS9tZXRh
Ym9saXNtPC9rZXl3b3JkPjxrZXl3b3JkPkVtYnJ5bywgTm9ubWFtbWFsaWFuLypjeXRvbG9neS9l
bnp5bW9sb2d5PC9rZXl3b3JkPjxrZXl3b3JkPkYtQm94IFByb3RlaW5zL2FudGFnb25pc3RzICZh
bXA7IGluaGliaXRvcnMvZ2VuZXRpY3MvKm1ldGFib2xpc208L2tleXdvcmQ+PGtleXdvcmQ+TWl0
b3Npcy9nZW5ldGljcy8qcGh5c2lvbG9neTwva2V5d29yZD48a2V5d29yZD5QaG9zcGhvcnlsYXRp
b248L2tleXdvcmQ+PGtleXdvcmQ+UHJvdGVpbiBQaG9zcGhhdGFzZSAyL21ldGFib2xpc208L2tl
eXdvcmQ+PGtleXdvcmQ+VWJpcXVpdGluLVByb3RlaW4gTGlnYXNlIENvbXBsZXhlcy9hbnRhZ29u
aXN0cyAmYW1wOyBpbmhpYml0b3JzLyptZXRhYm9saXNtPC9rZXl3b3JkPjxrZXl3b3JkPlhlbm9w
dXMgUHJvdGVpbnMvYW50YWdvbmlzdHMgJmFtcDsgaW5oaWJpdG9ycy9nZW5ldGljcy8qbWV0YWJv
bGlzbTwva2V5d29yZD48a2V5d29yZD5YZW5vcHVzIGxhZXZpcy8qZW1icnlvbG9neS9nZW5ldGlj
czwva2V5d29yZD48L2tleXdvcmRzPjxkYXRlcz48eWVhcj4yMDEyPC95ZWFyPjxwdWItZGF0ZXM+
PGRhdGU+T2N0IDI2PC9kYXRlPjwvcHViLWRhdGVzPjwvZGF0ZXM+PGlzYm4+MTA5NS05MjAzIChF
bGVjdHJvbmljKSYjeEQ7MDAzNi04MDc1IChMaW5raW5nKTwvaXNibj48YWNjZXNzaW9uLW51bT4y
MzAxOTYxMDwvYWNjZXNzaW9uLW51bT48dXJscz48cmVsYXRlZC11cmxzPjx1cmw+aHR0cDovL3d3
dy5uY2JpLm5sbS5uaWguZ292L3B1Ym1lZC8yMzAxOTYxMDwvdXJsPjwvcmVsYXRlZC11cmxzPjwv
dXJscz48ZWxlY3Ryb25pYy1yZXNvdXJjZS1udW0+MTAuMTEyNi9zY2llbmNlLjEyMjgzOTQ8L2Vs
ZWN0cm9uaWMtcmVzb3VyY2UtbnVtPjwvcmVjb3JkPjwvQ2l0ZT48Q2l0ZT48QXV0aG9yPlZpbm9k
PC9BdXRob3I+PFllYXI+MjAxMzwvWWVhcj48UmVjTnVtPjQ3MzM8L1JlY051bT48cmVjb3JkPjxy
ZWMtbnVtYmVyPjQ3MzM8L3JlYy1udW1iZXI+PGZvcmVpZ24ta2V5cz48a2V5IGFwcD0iRU4iIGRi
LWlkPSIwc3Z2NWVzdHVyemVkNGV3ZjA4NTJmMnFkdGV6NXh4cjl3dzUiPjQ3MzM8L2tleT48L2Zv
cmVpZ24ta2V5cz48cmVmLXR5cGUgbmFtZT0iSm91cm5hbCBBcnRpY2xlIj4xNzwvcmVmLXR5cGU+
PGNvbnRyaWJ1dG9ycz48YXV0aG9ycz48YXV0aG9yPlZpbm9kLCBQLiBLLjwvYXV0aG9yPjxhdXRo
b3I+WmhvdSwgWC48L2F1dGhvcj48YXV0aG9yPlpoYW5nLCBULjwvYXV0aG9yPjxhdXRob3I+TWF5
ZXIsIFQuIFUuPC9hdXRob3I+PGF1dGhvcj5Ob3ZhaywgQi48L2F1dGhvcj48L2F1dGhvcnM+PC9j
b250cmlidXRvcnM+PGF1dGgtYWRkcmVzcz5PeGZvcmQgQ2VudHJlIGZvciBJbnRlZ3JhdGl2ZSBT
eXN0ZW1zIEJpb2xvZ3ksIERlcGFydG1lbnQgb2YgQmlvY2hlbWlzdHJ5LCBVbml2ZXJzaXR5IG9m
IE94Zm9yZCwgT3hmb3JkLCBVSy48L2F1dGgtYWRkcmVzcz48dGl0bGVzPjx0aXRsZT5UaGUgcm9s
ZSBvZiBBUEMvQyBpbmhpYml0b3IgRW1pMi9YRXJwMSBpbiBvc2NpbGxhdG9yeSBkeW5hbWljcyBv
ZiBlYXJseSBlbWJyeW9uaWMgY2VsbCBjeWNsZXM8L3RpdGxlPjxzZWNvbmRhcnktdGl0bGU+Qmlv
cGh5cyBDaGVtPC9zZWNvbmRhcnktdGl0bGU+PGFsdC10aXRsZT5CaW9waHlzaWNhbCBjaGVtaXN0
cnk8L2FsdC10aXRsZT48L3RpdGxlcz48cGVyaW9kaWNhbD48ZnVsbC10aXRsZT5CaW9waHlzIENo
ZW08L2Z1bGwtdGl0bGU+PGFiYnItMT5CaW9waHlzaWNhbCBjaGVtaXN0cnk8L2FiYnItMT48L3Bl
cmlvZGljYWw+PGFsdC1wZXJpb2RpY2FsPjxmdWxsLXRpdGxlPkJpb3BoeXMgQ2hlbTwvZnVsbC10
aXRsZT48YWJici0xPkJpb3BoeXNpY2FsIGNoZW1pc3RyeTwvYWJici0xPjwvYWx0LXBlcmlvZGlj
YWw+PHBhZ2VzPjEtNjwvcGFnZXM+PHZvbHVtZT4xNzctMTc4PC92b2x1bWU+PGRhdGVzPjx5ZWFy
PjIwMTM8L3llYXI+PHB1Yi1kYXRlcz48ZGF0ZT5KdWwtQXVnPC9kYXRlPjwvcHViLWRhdGVzPjwv
ZGF0ZXM+PGlzYm4+MTg3My00MjAwIChFbGVjdHJvbmljKSYjeEQ7MDMwMS00NjIyIChMaW5raW5n
KTwvaXNibj48YWNjZXNzaW9uLW51bT4yMzU2Mjg2MTwvYWNjZXNzaW9uLW51bT48dXJscz48cmVs
YXRlZC11cmxzPjx1cmw+aHR0cDovL3d3dy5uY2JpLm5sbS5uaWguZ292L3B1Ym1lZC8yMzU2Mjg2
MTwvdXJsPjwvcmVsYXRlZC11cmxzPjwvdXJscz48ZWxlY3Ryb25pYy1yZXNvdXJjZS1udW0+MTAu
MTAxNi9qLmJwYy4yMDEzLjAzLjAwMjwvZWxlY3Ryb25pYy1yZXNvdXJjZS1udW0+PC9yZWNvcmQ+
PC9DaXRlPjxDaXRlPjxBdXRob3I+TGFiaXQ8L0F1dGhvcj48WWVhcj4yMDEyPC9ZZWFyPjxSZWNO
dW0+NDc1MzwvUmVjTnVtPjxyZWNvcmQ+PHJlYy1udW1iZXI+NDc1MzwvcmVjLW51bWJlcj48Zm9y
ZWlnbi1rZXlzPjxrZXkgYXBwPSJFTiIgZGItaWQ9IjBzdnY1ZXN0dXJ6ZWQ0ZXdmMDg1MmYycWR0
ZXo1eHhyOXd3NSI+NDc1Mzwva2V5PjwvZm9yZWlnbi1rZXlzPjxyZWYtdHlwZSBuYW1lPSJKb3Vy
bmFsIEFydGljbGUiPjE3PC9yZWYtdHlwZT48Y29udHJpYnV0b3JzPjxhdXRob3JzPjxhdXRob3I+
TGFiaXQsIEguPC9hdXRob3I+PGF1dGhvcj5GdWppbWl0c3UsIEsuPC9hdXRob3I+PGF1dGhvcj5C
YXlpbiwgTi4gUy48L2F1dGhvcj48YXV0aG9yPlRha2FraSwgVC48L2F1dGhvcj48YXV0aG9yPkdh
bm5vbiwgSi48L2F1dGhvcj48YXV0aG9yPllhbWFubywgSC48L2F1dGhvcj48L2F1dGhvcnM+PC9j
b250cmlidXRvcnM+PGF1dGgtYWRkcmVzcz5DZWxsIEN5Y2xlIENvbnRyb2wgR3JvdXAsIFVDTCBD
YW5jZXIgSW5zdGl0dXRlLCBVbml2ZXJzaXR5IENvbGxlZ2UgTG9uZG9uLCBMb25kb24sIFVLLjwv
YXV0aC1hZGRyZXNzPjx0aXRsZXM+PHRpdGxlPkRlcGhvc3Bob3J5bGF0aW9uIG9mIENkYzIwIGlz
IHJlcXVpcmVkIGZvciBpdHMgQy1ib3gtZGVwZW5kZW50IGFjdGl2YXRpb24gb2YgdGhlIEFQQy9D
PC90aXRsZT48c2Vjb25kYXJ5LXRpdGxlPkVNQk8gSjwvc2Vjb25kYXJ5LXRpdGxlPjxhbHQtdGl0
bGU+VGhlIEVNQk8gam91cm5hbDwvYWx0LXRpdGxlPjwvdGl0bGVzPjxwZXJpb2RpY2FsPjxmdWxs
LXRpdGxlPkVNQk8gSjwvZnVsbC10aXRsZT48YWJici0xPlRoZSBFTUJPIGpvdXJuYWw8L2FiYnIt
MT48L3BlcmlvZGljYWw+PGFsdC1wZXJpb2RpY2FsPjxmdWxsLXRpdGxlPkVNQk8gSjwvZnVsbC10
aXRsZT48YWJici0xPlRoZSBFTUJPIGpvdXJuYWw8L2FiYnItMT48L2FsdC1wZXJpb2RpY2FsPjxw
YWdlcz4zMzUxLTYyPC9wYWdlcz48dm9sdW1lPjMxPC92b2x1bWU+PG51bWJlcj4xNTwvbnVtYmVy
PjxrZXl3b3Jkcz48a2V5d29yZD5BbmltYWxzPC9rZXl3b3JkPjxrZXl3b3JkPkNlbGwgQ3ljbGUg
UHJvdGVpbnMvY2hlbWlzdHJ5LyptZXRhYm9saXNtL3BoeXNpb2xvZ3k8L2tleXdvcmQ+PGtleXdv
cmQ+Q2VsbHMsIEN1bHR1cmVkPC9rZXl3b3JkPjxrZXl3b3JkPkVuenltZSBBY3RpdmF0aW9uPC9r
ZXl3b3JkPjxrZXl3b3JkPkZlbWFsZTwva2V5d29yZD48a2V5d29yZD5NaWNlPC9rZXl3b3JkPjxr
ZXl3b3JkPk1pY2UsIEluYnJlZCBCQUxCIEM8L2tleXdvcmQ+PGtleXdvcmQ+TWl0b3Npcy9nZW5l
dGljcy9waHlzaW9sb2d5PC9rZXl3b3JkPjxrZXl3b3JkPk1vZGVscywgQmlvbG9naWNhbDwva2V5
d29yZD48a2V5d29yZD5QaG9zcGhvcHJvdGVpbiBQaG9zcGhhdGFzZXMvKm1ldGFib2xpc20vcGh5
c2lvbG9neTwva2V5d29yZD48a2V5d29yZD5QaG9zcGhvcnlsYXRpb248L2tleXdvcmQ+PGtleXdv
cmQ+UHJvdGVpbiBCaW5kaW5nPC9rZXl3b3JkPjxrZXl3b3JkPlByb3RlaW4gUHJvY2Vzc2luZywg
UG9zdC1UcmFuc2xhdGlvbmFsL2dlbmV0aWNzPC9rZXl3b3JkPjxrZXl3b3JkPlByb3RlaW4gU3Ry
dWN0dXJlLCBUZXJ0aWFyeS9waHlzaW9sb2d5PC9rZXl3b3JkPjxrZXl3b3JkPlNwb2RvcHRlcmE8
L2tleXdvcmQ+PGtleXdvcmQ+VWJpcXVpdGluLVByb3RlaW4gTGlnYXNlIENvbXBsZXhlcy9jaGVt
aXN0cnkvKm1ldGFib2xpc208L2tleXdvcmQ+PGtleXdvcmQ+WGVub3B1cyBQcm90ZWlucy9jaGVt
aXN0cnkvKm1ldGFib2xpc20vcGh5c2lvbG9neTwva2V5d29yZD48a2V5d29yZD5YZW5vcHVzIGxh
ZXZpczwva2V5d29yZD48L2tleXdvcmRzPjxkYXRlcz48eWVhcj4yMDEyPC95ZWFyPjxwdWItZGF0
ZXM+PGRhdGU+QXVnIDE8L2RhdGU+PC9wdWItZGF0ZXM+PC9kYXRlcz48aXNibj4xNDYwLTIwNzUg
KEVsZWN0cm9uaWMpJiN4RDswMjYxLTQxODkgKExpbmtpbmcpPC9pc2JuPjxhY2Nlc3Npb24tbnVt
PjIyNzEzODY2PC9hY2Nlc3Npb24tbnVtPjx1cmxzPjxyZWxhdGVkLXVybHM+PHVybD5odHRwOi8v
d3d3Lm5jYmkubmxtLm5paC5nb3YvcHVibWVkLzIyNzEzODY2PC91cmw+PC9yZWxhdGVkLXVybHM+
PC91cmxzPjxjdXN0b20yPjM0MTEwNzQ8L2N1c3RvbTI+PGVsZWN0cm9uaWMtcmVzb3VyY2UtbnVt
PjEwLjEwMzgvZW1ib2ouMjAxMi4xNjg8L2VsZWN0cm9uaWMtcmVzb3VyY2UtbnVtPjwvcmVjb3Jk
PjwvQ2l0ZT48Q2l0ZT48QXV0aG9yPllhbmc8L0F1dGhvcj48WWVhcj4yMDEzPC9ZZWFyPjxSZWNO
dW0+NDY5NDwvUmVjTnVtPjxyZWNvcmQ+PHJlYy1udW1iZXI+NDY5NDwvcmVjLW51bWJlcj48Zm9y
ZWlnbi1rZXlzPjxrZXkgYXBwPSJFTiIgZGItaWQ9IjBzdnY1ZXN0dXJ6ZWQ0ZXdmMDg1MmYycWR0
ZXo1eHhyOXd3NSI+NDY5NDwva2V5PjwvZm9yZWlnbi1rZXlzPjxyZWYtdHlwZSBuYW1lPSJKb3Vy
bmFsIEFydGljbGUiPjE3PC9yZWYtdHlwZT48Y29udHJpYnV0b3JzPjxhdXRob3JzPjxhdXRob3I+
WWFuZywgUS48L2F1dGhvcj48YXV0aG9yPkZlcnJlbGwsIEouIEUuLCBKci48L2F1dGhvcj48L2F1
dGhvcnM+PC9jb250cmlidXRvcnM+PGF1dGgtYWRkcmVzcz5EZXBhcnRtZW50IG9mIENoZW1pY2Fs
IGFuZCBTeXN0ZW1zIEJpb2xvZ3ksIFN0YW5mb3JkIFVuaXZlcnNpdHkgU2Nob29sIG9mIE1lZGlj
aW5lLCBTdGFuZm9yZCwgQ2FsaWZvcm5pYSA5NDMwNS01MTc0LCBVU0EuPC9hdXRoLWFkZHJlc3M+
PHRpdGxlcz48dGl0bGU+VGhlIENkazEtQVBDL0MgY2VsbCBjeWNsZSBvc2NpbGxhdG9yIGNpcmN1
aXQgZnVuY3Rpb25zIGFzIGEgdGltZS1kZWxheWVkLCB1bHRyYXNlbnNpdGl2ZSBzd2l0Y2g8L3Rp
dGxlPjxzZWNvbmRhcnktdGl0bGU+TmF0IENlbGwgQmlvbDwvc2Vjb25kYXJ5LXRpdGxlPjxhbHQt
dGl0bGU+TmF0dXJlIGNlbGwgYmlvbG9neTwvYWx0LXRpdGxlPjwvdGl0bGVzPjxwZXJpb2RpY2Fs
PjxmdWxsLXRpdGxlPk5hdCBDZWxsIEJpb2w8L2Z1bGwtdGl0bGU+PC9wZXJpb2RpY2FsPjxwYWdl
cz41MTktMjU8L3BhZ2VzPjx2b2x1bWU+MTU8L3ZvbHVtZT48bnVtYmVyPjU8L251bWJlcj48ZGF0
ZXM+PHllYXI+MjAxMzwveWVhcj48cHViLWRhdGVzPjxkYXRlPk1heTwvZGF0ZT48L3B1Yi1kYXRl
cz48L2RhdGVzPjxpc2JuPjE0NzYtNDY3OSAoRWxlY3Ryb25pYykmI3hEOzE0NjUtNzM5MiAoTGlu
a2luZyk8L2lzYm4+PGFjY2Vzc2lvbi1udW0+MjM2MjQ0MDY8L2FjY2Vzc2lvbi1udW0+PHVybHM+
PHJlbGF0ZWQtdXJscz48dXJsPmh0dHA6Ly93d3cubmNiaS5ubG0ubmloLmdvdi9wdWJtZWQvMjM2
MjQ0MDY8L3VybD48L3JlbGF0ZWQtdXJscz48L3VybHM+PGVsZWN0cm9uaWMtcmVzb3VyY2UtbnVt
PjEwLjEwMzgvbmNiMjczNzwvZWxlY3Ryb25pYy1yZXNvdXJjZS1udW0+PC9yZWNvcmQ+PC9DaXRl
PjwvRW5kTm90ZT4AIAAA
</w:fldData>
        </w:fldChar>
      </w:r>
      <w:r w:rsidRPr="00215C0E">
        <w:rPr>
          <w:color w:val="000000" w:themeColor="text1"/>
        </w:rPr>
        <w:instrText xml:space="preserve"> ADDIN EN.CITE.DATA </w:instrText>
      </w:r>
      <w:r w:rsidRPr="00215C0E">
        <w:rPr>
          <w:color w:val="000000" w:themeColor="text1"/>
        </w:rPr>
      </w:r>
      <w:r w:rsidRPr="00215C0E">
        <w:rPr>
          <w:color w:val="000000" w:themeColor="text1"/>
        </w:rPr>
        <w:fldChar w:fldCharType="end"/>
      </w:r>
      <w:r w:rsidRPr="00215C0E">
        <w:rPr>
          <w:color w:val="000000" w:themeColor="text1"/>
        </w:rPr>
      </w:r>
      <w:r w:rsidRPr="00215C0E">
        <w:rPr>
          <w:color w:val="000000" w:themeColor="text1"/>
        </w:rPr>
        <w:fldChar w:fldCharType="separate"/>
      </w:r>
      <w:r w:rsidRPr="00215C0E">
        <w:rPr>
          <w:noProof/>
          <w:color w:val="000000" w:themeColor="text1"/>
        </w:rPr>
        <w:t>[</w:t>
      </w:r>
      <w:hyperlink w:anchor="_ENREF_3" w:tooltip="Yang, 2013 #4694" w:history="1">
        <w:r w:rsidRPr="00215C0E">
          <w:rPr>
            <w:noProof/>
            <w:color w:val="000000" w:themeColor="text1"/>
          </w:rPr>
          <w:t>3</w:t>
        </w:r>
      </w:hyperlink>
      <w:r w:rsidRPr="00215C0E">
        <w:rPr>
          <w:noProof/>
          <w:color w:val="000000" w:themeColor="text1"/>
        </w:rPr>
        <w:t>,</w:t>
      </w:r>
      <w:hyperlink w:anchor="_ENREF_10" w:tooltip="Tischer, 2012 #4736" w:history="1">
        <w:r w:rsidRPr="00215C0E">
          <w:rPr>
            <w:noProof/>
            <w:color w:val="000000" w:themeColor="text1"/>
          </w:rPr>
          <w:t>10-12</w:t>
        </w:r>
      </w:hyperlink>
      <w:r w:rsidRPr="00215C0E">
        <w:rPr>
          <w:noProof/>
          <w:color w:val="000000" w:themeColor="text1"/>
        </w:rPr>
        <w:t>]</w:t>
      </w:r>
      <w:r w:rsidRPr="00215C0E">
        <w:rPr>
          <w:color w:val="000000" w:themeColor="text1"/>
        </w:rPr>
        <w:fldChar w:fldCharType="end"/>
      </w:r>
      <w:r w:rsidRPr="00215C0E">
        <w:rPr>
          <w:color w:val="000000" w:themeColor="text1"/>
        </w:rPr>
        <w:t>.</w:t>
      </w:r>
    </w:p>
    <w:p w14:paraId="09C4478E" w14:textId="77777777" w:rsidR="00AD52D5" w:rsidRPr="00215C0E" w:rsidRDefault="00AD52D5" w:rsidP="00970754">
      <w:pPr>
        <w:rPr>
          <w:color w:val="000000" w:themeColor="text1"/>
        </w:rPr>
      </w:pPr>
    </w:p>
    <w:p w14:paraId="49F9C743" w14:textId="77777777" w:rsidR="00AD52D5" w:rsidRPr="00215C0E" w:rsidRDefault="00AD52D5" w:rsidP="00970754">
      <w:pPr>
        <w:rPr>
          <w:color w:val="000000" w:themeColor="text1"/>
        </w:rPr>
      </w:pPr>
      <w:r w:rsidRPr="00215C0E">
        <w:rPr>
          <w:color w:val="000000" w:themeColor="text1"/>
        </w:rPr>
        <w:t>For initial conditions we chose:</w:t>
      </w:r>
    </w:p>
    <w:p w14:paraId="0E5E236B" w14:textId="77777777" w:rsidR="00AD52D5" w:rsidRPr="00215C0E" w:rsidRDefault="00AD52D5" w:rsidP="00970754">
      <w:pPr>
        <w:rPr>
          <w:color w:val="000000" w:themeColor="text1"/>
        </w:rPr>
      </w:pPr>
    </w:p>
    <w:p w14:paraId="4C817DB0" w14:textId="77777777" w:rsidR="00AD52D5" w:rsidRPr="00215C0E" w:rsidRDefault="00AD52D5" w:rsidP="00970754">
      <w:pPr>
        <w:rPr>
          <w:color w:val="000000" w:themeColor="text1"/>
        </w:rPr>
      </w:pPr>
      <w:r w:rsidRPr="00215C0E">
        <w:rPr>
          <w:color w:val="000000" w:themeColor="text1"/>
          <w:position w:val="-72"/>
        </w:rPr>
        <w:object w:dxaOrig="1720" w:dyaOrig="1560" w14:anchorId="768A2DCE">
          <v:shape id="_x0000_i1031" type="#_x0000_t75" style="width:86.6pt;height:78.4pt" o:ole="">
            <v:imagedata r:id="rId19" o:title=""/>
          </v:shape>
          <o:OLEObject Type="Embed" ProgID="Equation.DSMT4" ShapeID="_x0000_i1031" DrawAspect="Content" ObjectID="_1315334835" r:id="rId20"/>
        </w:object>
      </w:r>
    </w:p>
    <w:p w14:paraId="1EBF9D29" w14:textId="77777777" w:rsidR="00AD52D5" w:rsidRPr="00215C0E" w:rsidRDefault="00AD52D5" w:rsidP="00BF661C">
      <w:pPr>
        <w:rPr>
          <w:color w:val="000000" w:themeColor="text1"/>
        </w:rPr>
      </w:pPr>
    </w:p>
    <w:p w14:paraId="37FCE7AA" w14:textId="77777777" w:rsidR="00AD52D5" w:rsidRPr="00215C0E" w:rsidRDefault="00AD52D5" w:rsidP="00BF661C">
      <w:pPr>
        <w:rPr>
          <w:color w:val="000000" w:themeColor="text1"/>
        </w:rPr>
      </w:pPr>
      <w:r w:rsidRPr="00215C0E">
        <w:rPr>
          <w:color w:val="000000" w:themeColor="text1"/>
        </w:rPr>
        <w:t>The rationale behind the choices of response functions and parameters is described below.</w:t>
      </w:r>
    </w:p>
    <w:p w14:paraId="7C504051" w14:textId="77777777" w:rsidR="00AD52D5" w:rsidRPr="00215C0E" w:rsidRDefault="00AD52D5" w:rsidP="00BF661C">
      <w:pPr>
        <w:rPr>
          <w:b/>
          <w:color w:val="000000" w:themeColor="text1"/>
        </w:rPr>
      </w:pPr>
    </w:p>
    <w:p w14:paraId="2DC06248" w14:textId="77777777" w:rsidR="00AD52D5" w:rsidRPr="00215C0E" w:rsidRDefault="00AD52D5" w:rsidP="00BF661C">
      <w:pPr>
        <w:rPr>
          <w:b/>
          <w:color w:val="000000" w:themeColor="text1"/>
        </w:rPr>
      </w:pPr>
      <w:r w:rsidRPr="00215C0E">
        <w:rPr>
          <w:b/>
          <w:color w:val="000000" w:themeColor="text1"/>
        </w:rPr>
        <w:t>Cyclin synthesis and degradation</w:t>
      </w:r>
    </w:p>
    <w:p w14:paraId="48872B90" w14:textId="77777777" w:rsidR="00AD52D5" w:rsidRPr="00215C0E" w:rsidRDefault="00AD52D5" w:rsidP="00AB6FEE">
      <w:pPr>
        <w:jc w:val="both"/>
        <w:rPr>
          <w:color w:val="000000" w:themeColor="text1"/>
        </w:rPr>
      </w:pPr>
      <w:r w:rsidRPr="00215C0E">
        <w:rPr>
          <w:color w:val="000000" w:themeColor="text1"/>
        </w:rPr>
        <w:t xml:space="preserve">The quantitative western blotting results in Figure 2A and 2B provided a good reference for estimating the rates of synthesis and degradation of cyclin. We estimated the cyclin synthesis rate in both the first cycle and the subsequent cycles to be 1.5 nM/min, based on the observation that cyclin increased by about 75 nM in 50 min in the first cycle, and increased by about 25 nM in 15 min in the subsequent cycles. This value assumed that degradation is negligible during interphase. We estimated the degradation rate of cyclin to be </w:t>
      </w:r>
      <w:proofErr w:type="gramStart"/>
      <w:r w:rsidRPr="00215C0E">
        <w:rPr>
          <w:color w:val="000000" w:themeColor="text1"/>
        </w:rPr>
        <w:t>0.4 min</w:t>
      </w:r>
      <w:r w:rsidRPr="00215C0E">
        <w:rPr>
          <w:color w:val="000000" w:themeColor="text1"/>
          <w:vertAlign w:val="superscript"/>
        </w:rPr>
        <w:t>-1</w:t>
      </w:r>
      <w:proofErr w:type="gramEnd"/>
      <w:r w:rsidRPr="00215C0E">
        <w:rPr>
          <w:color w:val="000000" w:themeColor="text1"/>
        </w:rPr>
        <w:t xml:space="preserve">. This is based on the observation that [cyclin B1] dropped to 1/8 its peak value within 15 minutes in Figure 2A. </w:t>
      </w:r>
      <w:proofErr w:type="gramStart"/>
      <w:r w:rsidRPr="00215C0E">
        <w:rPr>
          <w:color w:val="000000" w:themeColor="text1"/>
        </w:rPr>
        <w:t xml:space="preserve">If the half-life is 5 minutes, then the estimated degradation rate </w:t>
      </w:r>
      <w:r w:rsidRPr="00215C0E">
        <w:rPr>
          <w:color w:val="000000" w:themeColor="text1"/>
          <w:position w:val="-30"/>
        </w:rPr>
        <w:object w:dxaOrig="3220" w:dyaOrig="680" w14:anchorId="2E0C217C">
          <v:shape id="_x0000_i1032" type="#_x0000_t75" style="width:161.3pt;height:33.7pt" o:ole="">
            <v:imagedata r:id="rId21" o:title=""/>
          </v:shape>
          <o:OLEObject Type="Embed" ProgID="Equation.DSMT4" ShapeID="_x0000_i1032" DrawAspect="Content" ObjectID="_1315334836" r:id="rId22"/>
        </w:object>
      </w:r>
      <w:r w:rsidRPr="00215C0E">
        <w:rPr>
          <w:color w:val="000000" w:themeColor="text1"/>
        </w:rPr>
        <w:t>.</w:t>
      </w:r>
      <w:proofErr w:type="gramEnd"/>
      <w:r w:rsidRPr="00215C0E">
        <w:rPr>
          <w:color w:val="000000" w:themeColor="text1"/>
        </w:rPr>
        <w:t xml:space="preserve"> However, this assumed that the degradation machinery is fully active (i.e., [apc</w:t>
      </w:r>
      <w:r w:rsidRPr="00215C0E">
        <w:rPr>
          <w:color w:val="000000" w:themeColor="text1"/>
          <w:vertAlign w:val="subscript"/>
        </w:rPr>
        <w:t>a</w:t>
      </w:r>
      <w:r w:rsidRPr="00215C0E">
        <w:rPr>
          <w:color w:val="000000" w:themeColor="text1"/>
        </w:rPr>
        <w:t xml:space="preserve">]=1) during the whole time when cyclin is degraded. Since APC activation is not instantaneous </w:t>
      </w:r>
      <w:r w:rsidRPr="00215C0E">
        <w:rPr>
          <w:color w:val="000000" w:themeColor="text1"/>
        </w:rPr>
        <w:fldChar w:fldCharType="begin"/>
      </w:r>
      <w:r w:rsidRPr="00215C0E">
        <w:rPr>
          <w:color w:val="000000" w:themeColor="text1"/>
        </w:rPr>
        <w:instrText xml:space="preserve"> ADDIN EN.CITE &lt;EndNote&gt;&lt;Cite&gt;&lt;Author&gt;Yang&lt;/Author&gt;&lt;Year&gt;2013&lt;/Year&gt;&lt;RecNum&gt;4694&lt;/RecNum&gt;&lt;DisplayText&gt;[3]&lt;/DisplayText&gt;&lt;record&gt;&lt;rec-number&gt;4694&lt;/rec-number&gt;&lt;foreign-keys&gt;&lt;key app="EN" db-id="0svv5esturzed4ewf0852f2qdtez5xxr9ww5"&gt;4694&lt;/key&gt;&lt;/foreign-keys&gt;&lt;ref-type name="Journal Article"&gt;17&lt;/ref-type&gt;&lt;contributors&gt;&lt;authors&gt;&lt;author&gt;Yang, Q.&lt;/author&gt;&lt;author&gt;Ferrell, J. E., Jr.&lt;/author&gt;&lt;/authors&gt;&lt;/contributors&gt;&lt;auth-address&gt;Department of Chemical and Systems Biology, Stanford University School of Medicine, Stanford, California 94305-5174, USA.&lt;/auth-address&gt;&lt;titles&gt;&lt;title&gt;The Cdk1-APC/C cell cycle oscillator circuit functions as a time-delayed, ultrasensitive switch&lt;/title&gt;&lt;secondary-title&gt;Nat Cell Biol&lt;/secondary-title&gt;&lt;alt-title&gt;Nature cell biology&lt;/alt-title&gt;&lt;/titles&gt;&lt;periodical&gt;&lt;full-title&gt;Nat Cell Biol&lt;/full-title&gt;&lt;/periodical&gt;&lt;pages&gt;519-25&lt;/pages&gt;&lt;volume&gt;15&lt;/volume&gt;&lt;number&gt;5&lt;/number&gt;&lt;dates&gt;&lt;year&gt;2013&lt;/year&gt;&lt;pub-dates&gt;&lt;date&gt;May&lt;/date&gt;&lt;/pub-dates&gt;&lt;/dates&gt;&lt;isbn&gt;1476-4679 (Electronic)&amp;#xD;1465-7392 (Linking)&lt;/isbn&gt;&lt;accession-num&gt;23624406&lt;/accession-num&gt;&lt;urls&gt;&lt;related-urls&gt;&lt;url&gt;http://www.ncbi.nlm.nih.gov/pubmed/23624406&lt;/url&gt;&lt;/related-urls&gt;&lt;/urls&gt;&lt;electronic-resource-num&gt;10.1038/ncb2737&lt;/electronic-resource-num&gt;&lt;/record&gt;&lt;/Cite&gt;&lt;/EndNote&gt;</w:instrText>
      </w:r>
      <w:r w:rsidRPr="00215C0E">
        <w:rPr>
          <w:color w:val="000000" w:themeColor="text1"/>
        </w:rPr>
        <w:fldChar w:fldCharType="separate"/>
      </w:r>
      <w:r w:rsidRPr="00215C0E">
        <w:rPr>
          <w:noProof/>
          <w:color w:val="000000" w:themeColor="text1"/>
        </w:rPr>
        <w:t>[</w:t>
      </w:r>
      <w:hyperlink w:anchor="_ENREF_3" w:tooltip="Yang, 2013 #4694" w:history="1">
        <w:r w:rsidRPr="00215C0E">
          <w:rPr>
            <w:noProof/>
            <w:color w:val="000000" w:themeColor="text1"/>
          </w:rPr>
          <w:t>3</w:t>
        </w:r>
      </w:hyperlink>
      <w:r w:rsidRPr="00215C0E">
        <w:rPr>
          <w:noProof/>
          <w:color w:val="000000" w:themeColor="text1"/>
        </w:rPr>
        <w:t>]</w:t>
      </w:r>
      <w:r w:rsidRPr="00215C0E">
        <w:rPr>
          <w:color w:val="000000" w:themeColor="text1"/>
        </w:rPr>
        <w:fldChar w:fldCharType="end"/>
      </w:r>
      <w:r w:rsidRPr="00215C0E">
        <w:rPr>
          <w:color w:val="000000" w:themeColor="text1"/>
        </w:rPr>
        <w:t xml:space="preserve">, we chose a higher value for </w:t>
      </w:r>
      <w:r w:rsidRPr="00215C0E">
        <w:rPr>
          <w:i/>
          <w:color w:val="000000" w:themeColor="text1"/>
        </w:rPr>
        <w:t>k</w:t>
      </w:r>
      <w:r w:rsidRPr="00215C0E">
        <w:rPr>
          <w:i/>
          <w:color w:val="000000" w:themeColor="text1"/>
          <w:vertAlign w:val="subscript"/>
        </w:rPr>
        <w:t>dest</w:t>
      </w:r>
      <w:r w:rsidRPr="00215C0E">
        <w:rPr>
          <w:color w:val="000000" w:themeColor="text1"/>
        </w:rPr>
        <w:t xml:space="preserve"> = 0.4 min</w:t>
      </w:r>
      <w:r w:rsidRPr="00215C0E">
        <w:rPr>
          <w:color w:val="000000" w:themeColor="text1"/>
          <w:vertAlign w:val="superscript"/>
        </w:rPr>
        <w:t>-1</w:t>
      </w:r>
      <w:r w:rsidRPr="00215C0E">
        <w:rPr>
          <w:color w:val="000000" w:themeColor="text1"/>
        </w:rPr>
        <w:t>. We also assumed a two-step model for APC/C</w:t>
      </w:r>
      <w:r w:rsidRPr="00215C0E">
        <w:rPr>
          <w:color w:val="000000" w:themeColor="text1"/>
          <w:vertAlign w:val="superscript"/>
        </w:rPr>
        <w:t>Cdc20</w:t>
      </w:r>
      <w:r w:rsidRPr="00215C0E">
        <w:rPr>
          <w:color w:val="000000" w:themeColor="text1"/>
        </w:rPr>
        <w:t xml:space="preserve"> activation to introduce a time lag into the process. Taken together, the model fit the experimental data well. </w:t>
      </w:r>
    </w:p>
    <w:p w14:paraId="049F1120" w14:textId="77777777" w:rsidR="00AD52D5" w:rsidRPr="00215C0E" w:rsidRDefault="00AD52D5" w:rsidP="00BF661C">
      <w:pPr>
        <w:rPr>
          <w:color w:val="000000" w:themeColor="text1"/>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458"/>
        <w:gridCol w:w="1530"/>
        <w:gridCol w:w="2160"/>
        <w:gridCol w:w="4320"/>
      </w:tblGrid>
      <w:tr w:rsidR="00AD52D5" w:rsidRPr="00215C0E" w14:paraId="46F1A027" w14:textId="77777777" w:rsidTr="00F97330">
        <w:tc>
          <w:tcPr>
            <w:tcW w:w="1458" w:type="dxa"/>
            <w:vAlign w:val="bottom"/>
          </w:tcPr>
          <w:p w14:paraId="6560BBFC"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Parameter</w:t>
            </w:r>
          </w:p>
        </w:tc>
        <w:tc>
          <w:tcPr>
            <w:tcW w:w="1530" w:type="dxa"/>
            <w:vAlign w:val="bottom"/>
          </w:tcPr>
          <w:p w14:paraId="4B1897B3"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Value</w:t>
            </w:r>
          </w:p>
        </w:tc>
        <w:tc>
          <w:tcPr>
            <w:tcW w:w="2160" w:type="dxa"/>
            <w:vAlign w:val="bottom"/>
          </w:tcPr>
          <w:p w14:paraId="0980901D"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Meaning</w:t>
            </w:r>
          </w:p>
        </w:tc>
        <w:tc>
          <w:tcPr>
            <w:tcW w:w="4320" w:type="dxa"/>
            <w:vAlign w:val="bottom"/>
          </w:tcPr>
          <w:p w14:paraId="24255319"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Justification</w:t>
            </w:r>
          </w:p>
        </w:tc>
      </w:tr>
      <w:tr w:rsidR="00AD52D5" w:rsidRPr="00215C0E" w14:paraId="09252229" w14:textId="77777777" w:rsidTr="00F97330">
        <w:tc>
          <w:tcPr>
            <w:tcW w:w="1458" w:type="dxa"/>
            <w:vAlign w:val="bottom"/>
          </w:tcPr>
          <w:p w14:paraId="3E99C93E"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position w:val="-12"/>
              </w:rPr>
              <w:object w:dxaOrig="480" w:dyaOrig="320" w14:anchorId="226D7062">
                <v:shape id="_x0000_i1033" type="#_x0000_t75" style="width:23.7pt;height:15.5pt" o:ole="">
                  <v:imagedata r:id="rId23" o:title=""/>
                </v:shape>
                <o:OLEObject Type="Embed" ProgID="Equation.DSMT4" ShapeID="_x0000_i1033" DrawAspect="Content" ObjectID="_1315334837" r:id="rId24"/>
              </w:object>
            </w:r>
          </w:p>
        </w:tc>
        <w:tc>
          <w:tcPr>
            <w:tcW w:w="1530" w:type="dxa"/>
            <w:vAlign w:val="bottom"/>
          </w:tcPr>
          <w:p w14:paraId="2CCA1788"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1.5 nM/min</w:t>
            </w:r>
          </w:p>
        </w:tc>
        <w:tc>
          <w:tcPr>
            <w:tcW w:w="2160" w:type="dxa"/>
            <w:vAlign w:val="bottom"/>
          </w:tcPr>
          <w:p w14:paraId="5FF5853C"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Synthesis rate of cyclin B1</w:t>
            </w:r>
          </w:p>
        </w:tc>
        <w:tc>
          <w:tcPr>
            <w:tcW w:w="4320" w:type="dxa"/>
            <w:vAlign w:val="bottom"/>
          </w:tcPr>
          <w:p w14:paraId="69053DEA"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Estimated from Figure 2A</w:t>
            </w:r>
          </w:p>
        </w:tc>
      </w:tr>
      <w:tr w:rsidR="00AD52D5" w:rsidRPr="00215C0E" w14:paraId="2A0C9C2E" w14:textId="77777777" w:rsidTr="00F97330">
        <w:tc>
          <w:tcPr>
            <w:tcW w:w="1458" w:type="dxa"/>
            <w:vAlign w:val="bottom"/>
          </w:tcPr>
          <w:p w14:paraId="709C44CD"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position w:val="-8"/>
              </w:rPr>
              <w:object w:dxaOrig="420" w:dyaOrig="280" w14:anchorId="5B7D2D60">
                <v:shape id="_x0000_i1034" type="#_x0000_t75" style="width:20.95pt;height:14.6pt" o:ole="">
                  <v:imagedata r:id="rId25" o:title=""/>
                </v:shape>
                <o:OLEObject Type="Embed" ProgID="Equation.DSMT4" ShapeID="_x0000_i1034" DrawAspect="Content" ObjectID="_1315334838" r:id="rId26"/>
              </w:object>
            </w:r>
          </w:p>
        </w:tc>
        <w:tc>
          <w:tcPr>
            <w:tcW w:w="1530" w:type="dxa"/>
            <w:vAlign w:val="bottom"/>
          </w:tcPr>
          <w:p w14:paraId="3608585F"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0.4</w:t>
            </w:r>
          </w:p>
        </w:tc>
        <w:tc>
          <w:tcPr>
            <w:tcW w:w="2160" w:type="dxa"/>
            <w:vAlign w:val="bottom"/>
          </w:tcPr>
          <w:p w14:paraId="7932FD90" w14:textId="77777777" w:rsidR="00AD52D5" w:rsidRPr="00215C0E" w:rsidRDefault="00AD52D5" w:rsidP="00F97330">
            <w:pPr>
              <w:spacing w:before="120" w:after="120" w:line="280" w:lineRule="exact"/>
              <w:rPr>
                <w:color w:val="000000" w:themeColor="text1"/>
                <w:sz w:val="20"/>
                <w:szCs w:val="20"/>
                <w:vertAlign w:val="superscript"/>
              </w:rPr>
            </w:pPr>
            <w:r w:rsidRPr="00215C0E">
              <w:rPr>
                <w:color w:val="000000" w:themeColor="text1"/>
                <w:sz w:val="20"/>
                <w:szCs w:val="20"/>
              </w:rPr>
              <w:t>Degradation rate of cyclin B1 by active APC/C</w:t>
            </w:r>
            <w:r w:rsidRPr="00215C0E">
              <w:rPr>
                <w:color w:val="000000" w:themeColor="text1"/>
                <w:sz w:val="20"/>
                <w:szCs w:val="20"/>
                <w:vertAlign w:val="superscript"/>
              </w:rPr>
              <w:t>Cdc20</w:t>
            </w:r>
          </w:p>
        </w:tc>
        <w:tc>
          <w:tcPr>
            <w:tcW w:w="4320" w:type="dxa"/>
            <w:vAlign w:val="bottom"/>
          </w:tcPr>
          <w:p w14:paraId="34368156"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 xml:space="preserve">Estimated from Figures 2A and B </w:t>
            </w:r>
          </w:p>
        </w:tc>
      </w:tr>
    </w:tbl>
    <w:p w14:paraId="40D065AE" w14:textId="77777777" w:rsidR="00AD52D5" w:rsidRPr="00215C0E" w:rsidRDefault="00AD52D5" w:rsidP="00BF661C">
      <w:pPr>
        <w:rPr>
          <w:color w:val="000000" w:themeColor="text1"/>
        </w:rPr>
      </w:pPr>
    </w:p>
    <w:p w14:paraId="15D99D4E" w14:textId="77777777" w:rsidR="00AD52D5" w:rsidRPr="00215C0E" w:rsidRDefault="00AD52D5" w:rsidP="00BF661C">
      <w:pPr>
        <w:rPr>
          <w:b/>
          <w:color w:val="000000" w:themeColor="text1"/>
        </w:rPr>
      </w:pPr>
      <w:r w:rsidRPr="00215C0E">
        <w:rPr>
          <w:b/>
          <w:color w:val="000000" w:themeColor="text1"/>
        </w:rPr>
        <w:t>Positive feedback loops</w:t>
      </w:r>
    </w:p>
    <w:p w14:paraId="58746BB0" w14:textId="77777777" w:rsidR="00AD52D5" w:rsidRPr="00215C0E" w:rsidRDefault="00AD52D5" w:rsidP="00A7683D">
      <w:pPr>
        <w:jc w:val="both"/>
        <w:rPr>
          <w:color w:val="000000" w:themeColor="text1"/>
        </w:rPr>
      </w:pPr>
      <w:r w:rsidRPr="00215C0E">
        <w:rPr>
          <w:color w:val="000000" w:themeColor="text1"/>
        </w:rPr>
        <w:t xml:space="preserve">The activation of Cdc25 and inactivation of Wee1 in response to Cdk1 activity have been measured quantitatively using </w:t>
      </w:r>
      <w:r w:rsidRPr="00215C0E">
        <w:rPr>
          <w:i/>
          <w:color w:val="000000" w:themeColor="text1"/>
        </w:rPr>
        <w:t>Xenopus</w:t>
      </w:r>
      <w:r w:rsidRPr="00215C0E">
        <w:rPr>
          <w:color w:val="000000" w:themeColor="text1"/>
        </w:rPr>
        <w:t xml:space="preserve"> egg extracts. Therefore, both equation (1) and (2) are entirely based on experimental measurements. The </w:t>
      </w:r>
      <w:proofErr w:type="gramStart"/>
      <w:r w:rsidRPr="00215C0E">
        <w:rPr>
          <w:color w:val="000000" w:themeColor="text1"/>
        </w:rPr>
        <w:t>parameter</w:t>
      </w:r>
      <w:proofErr w:type="gramEnd"/>
      <w:r w:rsidRPr="00215C0E">
        <w:rPr>
          <w:color w:val="000000" w:themeColor="text1"/>
        </w:rPr>
        <w:t xml:space="preserve"> values correspond to the positive feedback </w:t>
      </w:r>
      <w:r w:rsidRPr="00215C0E">
        <w:rPr>
          <w:color w:val="000000" w:themeColor="text1"/>
        </w:rPr>
        <w:fldChar w:fldCharType="begin">
          <w:fldData xml:space="preserve">PEVuZE5vdGU+PENpdGU+PEF1dGhvcj5LaW08L0F1dGhvcj48WWVhcj4yMDA3PC9ZZWFyPjxSZWNO
dW0+MzYxMjwvUmVjTnVtPjxEaXNwbGF5VGV4dD5bMTMtMTVdPC9EaXNwbGF5VGV4dD48cmVjb3Jk
PjxyZWMtbnVtYmVyPjM2MTI8L3JlYy1udW1iZXI+PGZvcmVpZ24ta2V5cz48a2V5IGFwcD0iRU4i
IGRiLWlkPSIwc3Z2NWVzdHVyemVkNGV3ZjA4NTJmMnFkdGV6NXh4cjl3dzUiPjM2MTI8L2tleT48
L2ZvcmVpZ24ta2V5cz48cmVmLXR5cGUgbmFtZT0iSm91cm5hbCBBcnRpY2xlIj4xNzwvcmVmLXR5
cGU+PGNvbnRyaWJ1dG9ycz48YXV0aG9ycz48YXV0aG9yPktpbSwgUy4gWS48L2F1dGhvcj48YXV0
aG9yPkZlcnJlbGwsIEouIEUuLCBKci48L2F1dGhvcj48L2F1dGhvcnM+PC9jb250cmlidXRvcnM+
PGF1dGgtYWRkcmVzcz5EZXBhcnRtZW50IG9mIENoZW1pY2FsIGFuZCBTeXN0ZW1zIEJpb2xvZ3ks
IFN0YW5mb3JkIFVuaXZlcnNpdHkgU2Nob29sIG9mIE1lZGljaW5lLCBDZW50ZXIgZm9yIENsaW5p
Y2FsIFNjaWVuY2VzIFJlc2VhcmNoLCBTdGFuZm9yZCwgQ0EgOTQzMDUtNTE3NCwgVVNBLjwvYXV0
aC1hZGRyZXNzPjx0aXRsZXM+PHRpdGxlPlN1YnN0cmF0ZSBjb21wZXRpdGlvbiBhcyBhIHNvdXJj
ZSBvZiB1bHRyYXNlbnNpdGl2aXR5IGluIHRoZSBpbmFjdGl2YXRpb24gb2YgV2VlMTwvdGl0bGU+
PHNlY29uZGFyeS10aXRsZT5DZWxsPC9zZWNvbmRhcnktdGl0bGU+PC90aXRsZXM+PHBlcmlvZGlj
YWw+PGZ1bGwtdGl0bGU+Q2VsbDwvZnVsbC10aXRsZT48L3BlcmlvZGljYWw+PHBhZ2VzPjExMzMt
NDU8L3BhZ2VzPjx2b2x1bWU+MTI4PC92b2x1bWU+PG51bWJlcj42PC9udW1iZXI+PGtleXdvcmRz
PjxrZXl3b3JkPkFuaW1hbHM8L2tleXdvcmQ+PGtleXdvcmQ+Q0RDMiBQcm90ZWluIEtpbmFzZS9n
ZW5ldGljcy9tZXRhYm9saXNtPC9rZXl3b3JkPjxrZXl3b3JkPkNlbGwgQ3ljbGUgUHJvdGVpbnMv
Y2hlbWlzdHJ5L2dlbmV0aWNzLyptZXRhYm9saXNtPC9rZXl3b3JkPjxrZXl3b3JkPkN5Y2xpbiBC
L21ldGFib2xpc208L2tleXdvcmQ+PGtleXdvcmQ+KkZlZWRiYWNrLCBCaW9jaGVtaWNhbDwva2V5
d29yZD48a2V5d29yZD5LaW5ldGljczwva2V5d29yZD48a2V5d29yZD5OdWNsZWFyIFByb3RlaW5z
L2NoZW1pc3RyeS9nZW5ldGljcy8qbWV0YWJvbGlzbTwva2V5d29yZD48a2V5d29yZD5Pb2N5dGVz
L2N5dG9sb2d5L2Vuenltb2xvZ3kvKm1ldGFib2xpc208L2tleXdvcmQ+PGtleXdvcmQ+UGhvc3Bo
b3J5bGF0aW9uPC9rZXl3b3JkPjxrZXl3b3JkPlByb3RlaW4tVHlyb3NpbmUgS2luYXNlcy9jaGVt
aXN0cnkvZ2VuZXRpY3MvKm1ldGFib2xpc208L2tleXdvcmQ+PGtleXdvcmQ+UmVjb21iaW5hbnQg
UHJvdGVpbnMvY2hlbWlzdHJ5L2dlbmV0aWNzL21ldGFib2xpc208L2tleXdvcmQ+PGtleXdvcmQ+
U2VhIFVyY2hpbnM8L2tleXdvcmQ+PGtleXdvcmQ+VGhyZW9uaW5lL21ldGFib2xpc208L2tleXdv
cmQ+PGtleXdvcmQ+WGVub3B1cyBQcm90ZWlucy9jaGVtaXN0cnkvZ2VuZXRpY3MvKm1ldGFib2xp
c208L2tleXdvcmQ+PGtleXdvcmQ+WGVub3B1cyBsYWV2aXM8L2tleXdvcmQ+PC9rZXl3b3Jkcz48
ZGF0ZXM+PHllYXI+MjAwNzwveWVhcj48cHViLWRhdGVzPjxkYXRlPk1hciAyMzwvZGF0ZT48L3B1
Yi1kYXRlcz48L2RhdGVzPjxhY2Nlc3Npb24tbnVtPjE3MzgyODgyPC9hY2Nlc3Npb24tbnVtPjx1
cmxzPjxyZWxhdGVkLXVybHM+PHVybD5odHRwOi8vd3d3Lm5jYmkubmxtLm5paC5nb3YvZW50cmV6
L3F1ZXJ5LmZjZ2k/Y21kPVJldHJpZXZlJmFtcDtkYj1QdWJNZWQmYW1wO2RvcHQ9Q2l0YXRpb24m
YW1wO2xpc3RfdWlkcz0xNzM4Mjg4MjwvdXJsPjwvcmVsYXRlZC11cmxzPjwvdXJscz48L3JlY29y
ZD48L0NpdGU+PENpdGU+PEF1dGhvcj5UcnVubmVsbDwvQXV0aG9yPjxZZWFyPjIwMTE8L1llYXI+
PFJlY051bT40MjcwPC9SZWNOdW0+PHJlY29yZD48cmVjLW51bWJlcj40MjcwPC9yZWMtbnVtYmVy
Pjxmb3JlaWduLWtleXM+PGtleSBhcHA9IkVOIiBkYi1pZD0iMHN2djVlc3R1cnplZDRld2YwODUy
ZjJxZHRlejV4eHI5d3c1Ij40MjcwPC9rZXk+PC9mb3JlaWduLWtleXM+PHJlZi10eXBlIG5hbWU9
IkpvdXJuYWwgQXJ0aWNsZSI+MTc8L3JlZi10eXBlPjxjb250cmlidXRvcnM+PGF1dGhvcnM+PGF1
dGhvcj5UcnVubmVsbCwgTi4gQi48L2F1dGhvcj48YXV0aG9yPlBvb24sIEEuIEMuPC9hdXRob3I+
PGF1dGhvcj5LaW0sIFMuIFkuPC9hdXRob3I+PGF1dGhvcj5GZXJyZWxsLCBKLiBFLiwgSnIuPC9h
dXRob3I+PC9hdXRob3JzPjwvY29udHJpYnV0b3JzPjxhdXRoLWFkZHJlc3M+RGVwYXJ0bWVudCBv
ZiBDaGVtaWNhbCBhbmQgU3lzdGVtcyBCaW9sb2d5LCBTdGFuZm9yZCBVbml2ZXJzaXR5IFNjaG9v
bCBvZiBNZWRpY2luZSwgU3RhbmZvcmQsIENBIDk0MzA1LTUxNzQsIFVTQS48L2F1dGgtYWRkcmVz
cz48dGl0bGVzPjx0aXRsZT5VbHRyYXNlbnNpdGl2aXR5IGluIHRoZSByZWd1bGF0aW9uIG9mIENk
YzI1QyBieSBDZGsxPC90aXRsZT48c2Vjb25kYXJ5LXRpdGxlPk1vbCBDZWxsPC9zZWNvbmRhcnkt
dGl0bGU+PC90aXRsZXM+PHBlcmlvZGljYWw+PGZ1bGwtdGl0bGU+TW9sIENlbGw8L2Z1bGwtdGl0
bGU+PGFiYnItMT5Nb2xlY3VsYXIgY2VsbDwvYWJici0xPjwvcGVyaW9kaWNhbD48cGFnZXM+MjYz
LTc0PC9wYWdlcz48dm9sdW1lPjQxPC92b2x1bWU+PG51bWJlcj4zPC9udW1iZXI+PGVkaXRpb24+
MjAxMS8wMi8wNTwvZWRpdGlvbj48a2V5d29yZHM+PGtleXdvcmQ+QW5pbWFsczwva2V5d29yZD48
a2V5d29yZD5DREMyIFByb3RlaW4gS2luYXNlLyptZXRhYm9saXNtPC9rZXl3b3JkPjxrZXl3b3Jk
PkVuenltZSBBY3RpdmF0aW9uPC9rZXl3b3JkPjxrZXl3b3JkPlBob3NwaG9yeWxhdGlvbjwva2V5
d29yZD48a2V5d29yZD5YZW5vcHVzIGxhZXZpcy8qbWV0YWJvbGlzbTwva2V5d29yZD48a2V5d29y
ZD5jZGMyNSBQaG9zcGhhdGFzZXM8L2tleXdvcmQ+PC9rZXl3b3Jkcz48ZGF0ZXM+PHllYXI+MjAx
MTwveWVhcj48cHViLWRhdGVzPjxkYXRlPkZlYiA0PC9kYXRlPjwvcHViLWRhdGVzPjwvZGF0ZXM+
PGlzYm4+MTA5Ny00MTY0IChFbGVjdHJvbmljKSYjeEQ7MTA5Ny0yNzY1IChMaW5raW5nKTwvaXNi
bj48YWNjZXNzaW9uLW51bT4yMTI5MjE1OTwvYWNjZXNzaW9uLW51bT48dXJscz48cmVsYXRlZC11
cmxzPjx1cmw+PHN0eWxlIGZhY2U9InVuZGVybGluZSIgZm9udD0iZGVmYXVsdCIgc2l6ZT0iMTAw
JSI+aHR0cDovL3d3dy5uY2JpLm5sbS5uaWguZ292L2VudHJlei9xdWVyeS5mY2dpP2NtZD1SZXRy
aWV2ZSZhbXA7ZGI9UHViTWVkJmFtcDtkb3B0PUNpdGF0aW9uJmFtcDtsaXN0X3VpZHM9MjEyOTIx
NTk8L3N0eWxlPjwvdXJsPjwvcmVsYXRlZC11cmxzPjwvdXJscz48bGFuZ3VhZ2U+ZW5nPC9sYW5n
dWFnZT48L3JlY29yZD48L0NpdGU+PENpdGU+PEF1dGhvcj5Qb21lcmVuaW5nPC9BdXRob3I+PFll
YXI+MjAwMzwvWWVhcj48UmVjTnVtPjEyPC9SZWNOdW0+PHJlY29yZD48cmVjLW51bWJlcj4xMjwv
cmVjLW51bWJlcj48cmVmLXR5cGUgbmFtZT0iSm91cm5hbCBBcnRpY2xlIj4xNzwvcmVmLXR5cGU+
PGNvbnRyaWJ1dG9ycz48YXV0aG9ycz48YXV0aG9yPlBvbWVyZW5pbmcsIEouIFIuPC9hdXRob3I+
PGF1dGhvcj5Tb250YWcsIEUuIEQuPC9hdXRob3I+PGF1dGhvcj5GZXJyZWxsLCBKLiBFLiwgSnIu
PC9hdXRob3I+PC9hdXRob3JzPjwvY29udHJpYnV0b3JzPjxhdXRoLWFkZHJlc3M+RGVwYXJ0bWVu
dCBvZiBNb2xlY3VsYXIgUGhhcm1hY29sb2d5LCBTdGFuZm9yZCBVbml2ZXJzaXR5IFNjaG9vbCBv
ZiBNZWRpY2luZSwgU3RhbmZvcmQsIENBIDk0MzA1LTUxNzQsIFVTQS48L2F1dGgtYWRkcmVzcz48
dGl0bGVzPjx0aXRsZT5CdWlsZGluZyBhIGNlbGwgY3ljbGUgb3NjaWxsYXRvcjogaHlzdGVyZXNp
cyBhbmQgYmlzdGFiaWxpdHkgaW4gdGhlIGFjdGl2YXRpb24gb2YgQ2RjMjwvdGl0bGU+PHNlY29u
ZGFyeS10aXRsZT5OYXQgQ2VsbCBCaW9sPC9zZWNvbmRhcnktdGl0bGU+PGFsdC10aXRsZT5OYXR1
cmUgY2VsbCBiaW9sb2d5PC9hbHQtdGl0bGU+PC90aXRsZXM+PHBlcmlvZGljYWw+PGZ1bGwtdGl0
bGU+TmF0IENlbGwgQmlvbDwvZnVsbC10aXRsZT48YWJici0xPk5hdHVyZSBjZWxsIGJpb2xvZ3k8
L2FiYnItMT48L3BlcmlvZGljYWw+PGFsdC1wZXJpb2RpY2FsPjxmdWxsLXRpdGxlPk5hdCBDZWxs
IEJpb2w8L2Z1bGwtdGl0bGU+PGFiYnItMT5OYXR1cmUgY2VsbCBiaW9sb2d5PC9hYmJyLTE+PC9h
bHQtcGVyaW9kaWNhbD48cGFnZXM+MzQ2LTUxPC9wYWdlcz48dm9sdW1lPjU8L3ZvbHVtZT48bnVt
YmVyPjQ8L251bWJlcj48a2V5d29yZHM+PGtleXdvcmQ+QW5pbWFsczwva2V5d29yZD48a2V5d29y
ZD5CaW9sb2dpY2FsIENsb2Nrcy9kcnVnIGVmZmVjdHMvKmdlbmV0aWNzPC9rZXl3b3JkPjxrZXl3
b3JkPipDREMyLUNEQzI4IEtpbmFzZXM8L2tleXdvcmQ+PGtleXdvcmQ+Q2VsbCBDeWNsZS9kcnVn
IGVmZmVjdHMvKmdlbmV0aWNzPC9rZXl3b3JkPjxrZXl3b3JkPkNlbGwgRXh0cmFjdHMvcGhhcm1h
Y29sb2d5PC9rZXl3b3JkPjxrZXl3b3JkPkN5Y2xpbiBCLypnZW5ldGljcy8qbWV0YWJvbGlzbTwv
a2V5d29yZD48a2V5d29yZD5DeWNsaW4tRGVwZW5kZW50IEtpbmFzZSAyPC9rZXl3b3JkPjxrZXl3
b3JkPkN5Y2xpbi1EZXBlbmRlbnQgS2luYXNlcy8qZ2VuZXRpY3MvKm1ldGFib2xpc208L2tleXdv
cmQ+PGtleXdvcmQ+RXVrYXJ5b3RpYyBDZWxscy9kcnVnIGVmZmVjdHMvKmVuenltb2xvZ3k8L2tl
eXdvcmQ+PGtleXdvcmQ+RmVlZGJhY2ssIFBoeXNpb2xvZ2ljYWwvZHJ1ZyBlZmZlY3RzLypnZW5l
dGljczwva2V5d29yZD48a2V5d29yZD5GZW1hbGU8L2tleXdvcmQ+PGtleXdvcmQ+TWl0b3Npcy9k
cnVnIGVmZmVjdHMvZ2VuZXRpY3M8L2tleXdvcmQ+PGtleXdvcmQ+TW9kZWxzLCBCaW9sb2dpY2Fs
PC9rZXl3b3JkPjxrZXl3b3JkPk9vY3l0ZXM8L2tleXdvcmQ+PGtleXdvcmQ+UHJvdGVpbi1TZXJp
bmUtVGhyZW9uaW5lIEtpbmFzZXMvKmdlbmV0aWNzLyptZXRhYm9saXNtPC9rZXl3b3JkPjxrZXl3
b3JkPlJlYWN0aW9uIFRpbWUvZHJ1ZyBlZmZlY3RzL2dlbmV0aWNzPC9rZXl3b3JkPjxrZXl3b3Jk
Plhlbm9wdXMgUHJvdGVpbnM8L2tleXdvcmQ+PGtleXdvcmQ+WGVub3B1cyBsYWV2aXM8L2tleXdv
cmQ+PC9rZXl3b3Jkcz48ZGF0ZXM+PHllYXI+MjAwMzwveWVhcj48cHViLWRhdGVzPjxkYXRlPkFw
cjwvZGF0ZT48L3B1Yi1kYXRlcz48L2RhdGVzPjxpc2JuPjE0NjUtNzM5MiAoUHJpbnQpJiN4RDsx
NDY1LTczOTIgKExpbmtpbmcpPC9pc2JuPjxhY2Nlc3Npb24tbnVtPjEyNjI5NTQ5PC9hY2Nlc3Np
b24tbnVtPjx1cmxzPjxyZWxhdGVkLXVybHM+PHVybD5odHRwOi8vd3d3Lm5jYmkubmxtLm5paC5n
b3YvZW50cmV6L3F1ZXJ5LmZjZ2k/Y21kPVJldHJpZXZlJmFtcDtkYj1QdWJNZWQmYW1wO2RvcHQ9
Q2l0YXRpb24mYW1wO2xpc3RfdWlkcz0xMjYyOTU0OSA8L3VybD48L3JlbGF0ZWQtdXJscz48L3Vy
bHM+PGxhbmd1YWdlPmVuZzwvbGFuZ3VhZ2U+PC9yZWNvcmQ+PC9DaXRlPjwvRW5kTm90ZT5gAADs
</w:fldData>
        </w:fldChar>
      </w:r>
      <w:r w:rsidRPr="00215C0E">
        <w:rPr>
          <w:color w:val="000000" w:themeColor="text1"/>
        </w:rPr>
        <w:instrText xml:space="preserve"> ADDIN EN.CITE </w:instrText>
      </w:r>
      <w:r w:rsidRPr="00215C0E">
        <w:rPr>
          <w:color w:val="000000" w:themeColor="text1"/>
        </w:rPr>
        <w:fldChar w:fldCharType="begin">
          <w:fldData xml:space="preserve">PEVuZE5vdGU+PENpdGU+PEF1dGhvcj5LaW08L0F1dGhvcj48WWVhcj4yMDA3PC9ZZWFyPjxSZWNO
dW0+MzYxMjwvUmVjTnVtPjxEaXNwbGF5VGV4dD5bMTMtMTVdPC9EaXNwbGF5VGV4dD48cmVjb3Jk
PjxyZWMtbnVtYmVyPjM2MTI8L3JlYy1udW1iZXI+PGZvcmVpZ24ta2V5cz48a2V5IGFwcD0iRU4i
IGRiLWlkPSIwc3Z2NWVzdHVyemVkNGV3ZjA4NTJmMnFkdGV6NXh4cjl3dzUiPjM2MTI8L2tleT48
L2ZvcmVpZ24ta2V5cz48cmVmLXR5cGUgbmFtZT0iSm91cm5hbCBBcnRpY2xlIj4xNzwvcmVmLXR5
cGU+PGNvbnRyaWJ1dG9ycz48YXV0aG9ycz48YXV0aG9yPktpbSwgUy4gWS48L2F1dGhvcj48YXV0
aG9yPkZlcnJlbGwsIEouIEUuLCBKci48L2F1dGhvcj48L2F1dGhvcnM+PC9jb250cmlidXRvcnM+
PGF1dGgtYWRkcmVzcz5EZXBhcnRtZW50IG9mIENoZW1pY2FsIGFuZCBTeXN0ZW1zIEJpb2xvZ3ks
IFN0YW5mb3JkIFVuaXZlcnNpdHkgU2Nob29sIG9mIE1lZGljaW5lLCBDZW50ZXIgZm9yIENsaW5p
Y2FsIFNjaWVuY2VzIFJlc2VhcmNoLCBTdGFuZm9yZCwgQ0EgOTQzMDUtNTE3NCwgVVNBLjwvYXV0
aC1hZGRyZXNzPjx0aXRsZXM+PHRpdGxlPlN1YnN0cmF0ZSBjb21wZXRpdGlvbiBhcyBhIHNvdXJj
ZSBvZiB1bHRyYXNlbnNpdGl2aXR5IGluIHRoZSBpbmFjdGl2YXRpb24gb2YgV2VlMTwvdGl0bGU+
PHNlY29uZGFyeS10aXRsZT5DZWxsPC9zZWNvbmRhcnktdGl0bGU+PC90aXRsZXM+PHBlcmlvZGlj
YWw+PGZ1bGwtdGl0bGU+Q2VsbDwvZnVsbC10aXRsZT48L3BlcmlvZGljYWw+PHBhZ2VzPjExMzMt
NDU8L3BhZ2VzPjx2b2x1bWU+MTI4PC92b2x1bWU+PG51bWJlcj42PC9udW1iZXI+PGtleXdvcmRz
PjxrZXl3b3JkPkFuaW1hbHM8L2tleXdvcmQ+PGtleXdvcmQ+Q0RDMiBQcm90ZWluIEtpbmFzZS9n
ZW5ldGljcy9tZXRhYm9saXNtPC9rZXl3b3JkPjxrZXl3b3JkPkNlbGwgQ3ljbGUgUHJvdGVpbnMv
Y2hlbWlzdHJ5L2dlbmV0aWNzLyptZXRhYm9saXNtPC9rZXl3b3JkPjxrZXl3b3JkPkN5Y2xpbiBC
L21ldGFib2xpc208L2tleXdvcmQ+PGtleXdvcmQ+KkZlZWRiYWNrLCBCaW9jaGVtaWNhbDwva2V5
d29yZD48a2V5d29yZD5LaW5ldGljczwva2V5d29yZD48a2V5d29yZD5OdWNsZWFyIFByb3RlaW5z
L2NoZW1pc3RyeS9nZW5ldGljcy8qbWV0YWJvbGlzbTwva2V5d29yZD48a2V5d29yZD5Pb2N5dGVz
L2N5dG9sb2d5L2Vuenltb2xvZ3kvKm1ldGFib2xpc208L2tleXdvcmQ+PGtleXdvcmQ+UGhvc3Bo
b3J5bGF0aW9uPC9rZXl3b3JkPjxrZXl3b3JkPlByb3RlaW4tVHlyb3NpbmUgS2luYXNlcy9jaGVt
aXN0cnkvZ2VuZXRpY3MvKm1ldGFib2xpc208L2tleXdvcmQ+PGtleXdvcmQ+UmVjb21iaW5hbnQg
UHJvdGVpbnMvY2hlbWlzdHJ5L2dlbmV0aWNzL21ldGFib2xpc208L2tleXdvcmQ+PGtleXdvcmQ+
U2VhIFVyY2hpbnM8L2tleXdvcmQ+PGtleXdvcmQ+VGhyZW9uaW5lL21ldGFib2xpc208L2tleXdv
cmQ+PGtleXdvcmQ+WGVub3B1cyBQcm90ZWlucy9jaGVtaXN0cnkvZ2VuZXRpY3MvKm1ldGFib2xp
c208L2tleXdvcmQ+PGtleXdvcmQ+WGVub3B1cyBsYWV2aXM8L2tleXdvcmQ+PC9rZXl3b3Jkcz48
ZGF0ZXM+PHllYXI+MjAwNzwveWVhcj48cHViLWRhdGVzPjxkYXRlPk1hciAyMzwvZGF0ZT48L3B1
Yi1kYXRlcz48L2RhdGVzPjxhY2Nlc3Npb24tbnVtPjE3MzgyODgyPC9hY2Nlc3Npb24tbnVtPjx1
cmxzPjxyZWxhdGVkLXVybHM+PHVybD5odHRwOi8vd3d3Lm5jYmkubmxtLm5paC5nb3YvZW50cmV6
L3F1ZXJ5LmZjZ2k/Y21kPVJldHJpZXZlJmFtcDtkYj1QdWJNZWQmYW1wO2RvcHQ9Q2l0YXRpb24m
YW1wO2xpc3RfdWlkcz0xNzM4Mjg4MjwvdXJsPjwvcmVsYXRlZC11cmxzPjwvdXJscz48L3JlY29y
ZD48L0NpdGU+PENpdGU+PEF1dGhvcj5UcnVubmVsbDwvQXV0aG9yPjxZZWFyPjIwMTE8L1llYXI+
PFJlY051bT40MjcwPC9SZWNOdW0+PHJlY29yZD48cmVjLW51bWJlcj40MjcwPC9yZWMtbnVtYmVy
Pjxmb3JlaWduLWtleXM+PGtleSBhcHA9IkVOIiBkYi1pZD0iMHN2djVlc3R1cnplZDRld2YwODUy
ZjJxZHRlejV4eHI5d3c1Ij40MjcwPC9rZXk+PC9mb3JlaWduLWtleXM+PHJlZi10eXBlIG5hbWU9
IkpvdXJuYWwgQXJ0aWNsZSI+MTc8L3JlZi10eXBlPjxjb250cmlidXRvcnM+PGF1dGhvcnM+PGF1
dGhvcj5UcnVubmVsbCwgTi4gQi48L2F1dGhvcj48YXV0aG9yPlBvb24sIEEuIEMuPC9hdXRob3I+
PGF1dGhvcj5LaW0sIFMuIFkuPC9hdXRob3I+PGF1dGhvcj5GZXJyZWxsLCBKLiBFLiwgSnIuPC9h
dXRob3I+PC9hdXRob3JzPjwvY29udHJpYnV0b3JzPjxhdXRoLWFkZHJlc3M+RGVwYXJ0bWVudCBv
ZiBDaGVtaWNhbCBhbmQgU3lzdGVtcyBCaW9sb2d5LCBTdGFuZm9yZCBVbml2ZXJzaXR5IFNjaG9v
bCBvZiBNZWRpY2luZSwgU3RhbmZvcmQsIENBIDk0MzA1LTUxNzQsIFVTQS48L2F1dGgtYWRkcmVz
cz48dGl0bGVzPjx0aXRsZT5VbHRyYXNlbnNpdGl2aXR5IGluIHRoZSByZWd1bGF0aW9uIG9mIENk
YzI1QyBieSBDZGsxPC90aXRsZT48c2Vjb25kYXJ5LXRpdGxlPk1vbCBDZWxsPC9zZWNvbmRhcnkt
dGl0bGU+PC90aXRsZXM+PHBlcmlvZGljYWw+PGZ1bGwtdGl0bGU+TW9sIENlbGw8L2Z1bGwtdGl0
bGU+PGFiYnItMT5Nb2xlY3VsYXIgY2VsbDwvYWJici0xPjwvcGVyaW9kaWNhbD48cGFnZXM+MjYz
LTc0PC9wYWdlcz48dm9sdW1lPjQxPC92b2x1bWU+PG51bWJlcj4zPC9udW1iZXI+PGVkaXRpb24+
MjAxMS8wMi8wNTwvZWRpdGlvbj48a2V5d29yZHM+PGtleXdvcmQ+QW5pbWFsczwva2V5d29yZD48
a2V5d29yZD5DREMyIFByb3RlaW4gS2luYXNlLyptZXRhYm9saXNtPC9rZXl3b3JkPjxrZXl3b3Jk
PkVuenltZSBBY3RpdmF0aW9uPC9rZXl3b3JkPjxrZXl3b3JkPlBob3NwaG9yeWxhdGlvbjwva2V5
d29yZD48a2V5d29yZD5YZW5vcHVzIGxhZXZpcy8qbWV0YWJvbGlzbTwva2V5d29yZD48a2V5d29y
ZD5jZGMyNSBQaG9zcGhhdGFzZXM8L2tleXdvcmQ+PC9rZXl3b3Jkcz48ZGF0ZXM+PHllYXI+MjAx
MTwveWVhcj48cHViLWRhdGVzPjxkYXRlPkZlYiA0PC9kYXRlPjwvcHViLWRhdGVzPjwvZGF0ZXM+
PGlzYm4+MTA5Ny00MTY0IChFbGVjdHJvbmljKSYjeEQ7MTA5Ny0yNzY1IChMaW5raW5nKTwvaXNi
bj48YWNjZXNzaW9uLW51bT4yMTI5MjE1OTwvYWNjZXNzaW9uLW51bT48dXJscz48cmVsYXRlZC11
cmxzPjx1cmw+PHN0eWxlIGZhY2U9InVuZGVybGluZSIgZm9udD0iZGVmYXVsdCIgc2l6ZT0iMTAw
JSI+aHR0cDovL3d3dy5uY2JpLm5sbS5uaWguZ292L2VudHJlei9xdWVyeS5mY2dpP2NtZD1SZXRy
aWV2ZSZhbXA7ZGI9UHViTWVkJmFtcDtkb3B0PUNpdGF0aW9uJmFtcDtsaXN0X3VpZHM9MjEyOTIx
NTk8L3N0eWxlPjwvdXJsPjwvcmVsYXRlZC11cmxzPjwvdXJscz48bGFuZ3VhZ2U+ZW5nPC9sYW5n
dWFnZT48L3JlY29yZD48L0NpdGU+PENpdGU+PEF1dGhvcj5Qb21lcmVuaW5nPC9BdXRob3I+PFll
YXI+MjAwMzwvWWVhcj48UmVjTnVtPjEyPC9SZWNOdW0+PHJlY29yZD48cmVjLW51bWJlcj4xMjwv
cmVjLW51bWJlcj48cmVmLXR5cGUgbmFtZT0iSm91cm5hbCBBcnRpY2xlIj4xNzwvcmVmLXR5cGU+
PGNvbnRyaWJ1dG9ycz48YXV0aG9ycz48YXV0aG9yPlBvbWVyZW5pbmcsIEouIFIuPC9hdXRob3I+
PGF1dGhvcj5Tb250YWcsIEUuIEQuPC9hdXRob3I+PGF1dGhvcj5GZXJyZWxsLCBKLiBFLiwgSnIu
PC9hdXRob3I+PC9hdXRob3JzPjwvY29udHJpYnV0b3JzPjxhdXRoLWFkZHJlc3M+RGVwYXJ0bWVu
dCBvZiBNb2xlY3VsYXIgUGhhcm1hY29sb2d5LCBTdGFuZm9yZCBVbml2ZXJzaXR5IFNjaG9vbCBv
ZiBNZWRpY2luZSwgU3RhbmZvcmQsIENBIDk0MzA1LTUxNzQsIFVTQS48L2F1dGgtYWRkcmVzcz48
dGl0bGVzPjx0aXRsZT5CdWlsZGluZyBhIGNlbGwgY3ljbGUgb3NjaWxsYXRvcjogaHlzdGVyZXNp
cyBhbmQgYmlzdGFiaWxpdHkgaW4gdGhlIGFjdGl2YXRpb24gb2YgQ2RjMjwvdGl0bGU+PHNlY29u
ZGFyeS10aXRsZT5OYXQgQ2VsbCBCaW9sPC9zZWNvbmRhcnktdGl0bGU+PGFsdC10aXRsZT5OYXR1
cmUgY2VsbCBiaW9sb2d5PC9hbHQtdGl0bGU+PC90aXRsZXM+PHBlcmlvZGljYWw+PGZ1bGwtdGl0
bGU+TmF0IENlbGwgQmlvbDwvZnVsbC10aXRsZT48YWJici0xPk5hdHVyZSBjZWxsIGJpb2xvZ3k8
L2FiYnItMT48L3BlcmlvZGljYWw+PGFsdC1wZXJpb2RpY2FsPjxmdWxsLXRpdGxlPk5hdCBDZWxs
IEJpb2w8L2Z1bGwtdGl0bGU+PGFiYnItMT5OYXR1cmUgY2VsbCBiaW9sb2d5PC9hYmJyLTE+PC9h
bHQtcGVyaW9kaWNhbD48cGFnZXM+MzQ2LTUxPC9wYWdlcz48dm9sdW1lPjU8L3ZvbHVtZT48bnVt
YmVyPjQ8L251bWJlcj48a2V5d29yZHM+PGtleXdvcmQ+QW5pbWFsczwva2V5d29yZD48a2V5d29y
ZD5CaW9sb2dpY2FsIENsb2Nrcy9kcnVnIGVmZmVjdHMvKmdlbmV0aWNzPC9rZXl3b3JkPjxrZXl3
b3JkPipDREMyLUNEQzI4IEtpbmFzZXM8L2tleXdvcmQ+PGtleXdvcmQ+Q2VsbCBDeWNsZS9kcnVn
IGVmZmVjdHMvKmdlbmV0aWNzPC9rZXl3b3JkPjxrZXl3b3JkPkNlbGwgRXh0cmFjdHMvcGhhcm1h
Y29sb2d5PC9rZXl3b3JkPjxrZXl3b3JkPkN5Y2xpbiBCLypnZW5ldGljcy8qbWV0YWJvbGlzbTwv
a2V5d29yZD48a2V5d29yZD5DeWNsaW4tRGVwZW5kZW50IEtpbmFzZSAyPC9rZXl3b3JkPjxrZXl3
b3JkPkN5Y2xpbi1EZXBlbmRlbnQgS2luYXNlcy8qZ2VuZXRpY3MvKm1ldGFib2xpc208L2tleXdv
cmQ+PGtleXdvcmQ+RXVrYXJ5b3RpYyBDZWxscy9kcnVnIGVmZmVjdHMvKmVuenltb2xvZ3k8L2tl
eXdvcmQ+PGtleXdvcmQ+RmVlZGJhY2ssIFBoeXNpb2xvZ2ljYWwvZHJ1ZyBlZmZlY3RzLypnZW5l
dGljczwva2V5d29yZD48a2V5d29yZD5GZW1hbGU8L2tleXdvcmQ+PGtleXdvcmQ+TWl0b3Npcy9k
cnVnIGVmZmVjdHMvZ2VuZXRpY3M8L2tleXdvcmQ+PGtleXdvcmQ+TW9kZWxzLCBCaW9sb2dpY2Fs
PC9rZXl3b3JkPjxrZXl3b3JkPk9vY3l0ZXM8L2tleXdvcmQ+PGtleXdvcmQ+UHJvdGVpbi1TZXJp
bmUtVGhyZW9uaW5lIEtpbmFzZXMvKmdlbmV0aWNzLyptZXRhYm9saXNtPC9rZXl3b3JkPjxrZXl3
b3JkPlJlYWN0aW9uIFRpbWUvZHJ1ZyBlZmZlY3RzL2dlbmV0aWNzPC9rZXl3b3JkPjxrZXl3b3Jk
Plhlbm9wdXMgUHJvdGVpbnM8L2tleXdvcmQ+PGtleXdvcmQ+WGVub3B1cyBsYWV2aXM8L2tleXdv
cmQ+PC9rZXl3b3Jkcz48ZGF0ZXM+PHllYXI+MjAwMzwveWVhcj48cHViLWRhdGVzPjxkYXRlPkFw
cjwvZGF0ZT48L3B1Yi1kYXRlcz48L2RhdGVzPjxpc2JuPjE0NjUtNzM5MiAoUHJpbnQpJiN4RDsx
NDY1LTczOTIgKExpbmtpbmcpPC9pc2JuPjxhY2Nlc3Npb24tbnVtPjEyNjI5NTQ5PC9hY2Nlc3Np
b24tbnVtPjx1cmxzPjxyZWxhdGVkLXVybHM+PHVybD5odHRwOi8vd3d3Lm5jYmkubmxtLm5paC5n
b3YvZW50cmV6L3F1ZXJ5LmZjZ2k/Y21kPVJldHJpZXZlJmFtcDtkYj1QdWJNZWQmYW1wO2RvcHQ9
Q2l0YXRpb24mYW1wO2xpc3RfdWlkcz0xMjYyOTU0OSA8L3VybD48L3JlbGF0ZWQtdXJscz48L3Vy
bHM+PGxhbmd1YWdlPmVuZzwvbGFuZ3VhZ2U+PC9yZWNvcmQ+PC9DaXRlPjwvRW5kTm90ZT4AAACM
</w:fldData>
        </w:fldChar>
      </w:r>
      <w:r w:rsidRPr="00215C0E">
        <w:rPr>
          <w:color w:val="000000" w:themeColor="text1"/>
        </w:rPr>
        <w:instrText xml:space="preserve"> ADDIN EN.CITE.DATA </w:instrText>
      </w:r>
      <w:r w:rsidRPr="00215C0E">
        <w:rPr>
          <w:color w:val="000000" w:themeColor="text1"/>
        </w:rPr>
      </w:r>
      <w:r w:rsidRPr="00215C0E">
        <w:rPr>
          <w:color w:val="000000" w:themeColor="text1"/>
        </w:rPr>
        <w:fldChar w:fldCharType="end"/>
      </w:r>
      <w:r w:rsidRPr="00215C0E">
        <w:rPr>
          <w:color w:val="000000" w:themeColor="text1"/>
        </w:rPr>
      </w:r>
      <w:r w:rsidRPr="00215C0E">
        <w:rPr>
          <w:color w:val="000000" w:themeColor="text1"/>
        </w:rPr>
        <w:fldChar w:fldCharType="separate"/>
      </w:r>
      <w:r w:rsidRPr="00215C0E">
        <w:rPr>
          <w:noProof/>
          <w:color w:val="000000" w:themeColor="text1"/>
        </w:rPr>
        <w:t>[</w:t>
      </w:r>
      <w:hyperlink w:anchor="_ENREF_13" w:tooltip="Kim, 2007 #3612" w:history="1">
        <w:r w:rsidRPr="00215C0E">
          <w:rPr>
            <w:noProof/>
            <w:color w:val="000000" w:themeColor="text1"/>
          </w:rPr>
          <w:t>13-15</w:t>
        </w:r>
      </w:hyperlink>
      <w:r w:rsidRPr="00215C0E">
        <w:rPr>
          <w:noProof/>
          <w:color w:val="000000" w:themeColor="text1"/>
        </w:rPr>
        <w:t>]</w:t>
      </w:r>
      <w:r w:rsidRPr="00215C0E">
        <w:rPr>
          <w:color w:val="000000" w:themeColor="text1"/>
        </w:rPr>
        <w:fldChar w:fldCharType="end"/>
      </w:r>
      <w:r w:rsidRPr="00215C0E">
        <w:rPr>
          <w:color w:val="000000" w:themeColor="text1"/>
        </w:rPr>
        <w:t xml:space="preserve"> are:</w:t>
      </w:r>
      <w:bookmarkStart w:id="0" w:name="_GoBack"/>
    </w:p>
    <w:bookmarkEnd w:id="0"/>
    <w:p w14:paraId="05541B2E" w14:textId="77777777" w:rsidR="00AD52D5" w:rsidRPr="00215C0E" w:rsidRDefault="00AD52D5" w:rsidP="00BF661C">
      <w:pPr>
        <w:rPr>
          <w:color w:val="000000" w:themeColor="text1"/>
        </w:rPr>
      </w:pPr>
    </w:p>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48"/>
        <w:gridCol w:w="1530"/>
        <w:gridCol w:w="2070"/>
        <w:gridCol w:w="4320"/>
      </w:tblGrid>
      <w:tr w:rsidR="00AD52D5" w:rsidRPr="00215C0E" w14:paraId="7973663D" w14:textId="77777777" w:rsidTr="00F97330">
        <w:tc>
          <w:tcPr>
            <w:tcW w:w="1548" w:type="dxa"/>
          </w:tcPr>
          <w:p w14:paraId="06A357D5"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Parameter</w:t>
            </w:r>
          </w:p>
        </w:tc>
        <w:tc>
          <w:tcPr>
            <w:tcW w:w="1530" w:type="dxa"/>
          </w:tcPr>
          <w:p w14:paraId="436D289F"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Value</w:t>
            </w:r>
          </w:p>
        </w:tc>
        <w:tc>
          <w:tcPr>
            <w:tcW w:w="2070" w:type="dxa"/>
          </w:tcPr>
          <w:p w14:paraId="4DBC35FA"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Meaning</w:t>
            </w:r>
          </w:p>
        </w:tc>
        <w:tc>
          <w:tcPr>
            <w:tcW w:w="4320" w:type="dxa"/>
          </w:tcPr>
          <w:p w14:paraId="486F85F8"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Justification</w:t>
            </w:r>
          </w:p>
        </w:tc>
      </w:tr>
      <w:tr w:rsidR="00AD52D5" w:rsidRPr="00215C0E" w14:paraId="4085C9EF" w14:textId="77777777" w:rsidTr="00F97330">
        <w:tc>
          <w:tcPr>
            <w:tcW w:w="1548" w:type="dxa"/>
            <w:vAlign w:val="bottom"/>
          </w:tcPr>
          <w:p w14:paraId="5B26289F"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position w:val="-12"/>
              </w:rPr>
              <w:object w:dxaOrig="880" w:dyaOrig="360" w14:anchorId="6C42AA8B">
                <v:shape id="_x0000_i1035" type="#_x0000_t75" style="width:44.65pt;height:18.25pt" o:ole="">
                  <v:imagedata r:id="rId27" o:title=""/>
                </v:shape>
                <o:OLEObject Type="Embed" ProgID="Equation.DSMT4" ShapeID="_x0000_i1035" DrawAspect="Content" ObjectID="_1315334839" r:id="rId28"/>
              </w:object>
            </w:r>
          </w:p>
        </w:tc>
        <w:tc>
          <w:tcPr>
            <w:tcW w:w="1530" w:type="dxa"/>
            <w:vAlign w:val="bottom"/>
          </w:tcPr>
          <w:p w14:paraId="61F13C58"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30 nM</w:t>
            </w:r>
          </w:p>
        </w:tc>
        <w:tc>
          <w:tcPr>
            <w:tcW w:w="2070" w:type="dxa"/>
            <w:vAlign w:val="bottom"/>
          </w:tcPr>
          <w:p w14:paraId="7EA4DAF9"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EC50 for the response of Cdc25 to Cdk1</w:t>
            </w:r>
          </w:p>
        </w:tc>
        <w:tc>
          <w:tcPr>
            <w:tcW w:w="4320" w:type="dxa"/>
            <w:vAlign w:val="bottom"/>
          </w:tcPr>
          <w:p w14:paraId="15718EF3"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fldChar w:fldCharType="begin"/>
            </w:r>
            <w:r w:rsidRPr="00215C0E">
              <w:rPr>
                <w:color w:val="000000" w:themeColor="text1"/>
                <w:sz w:val="20"/>
                <w:szCs w:val="20"/>
              </w:rPr>
              <w:instrText xml:space="preserve"> ADDIN EN.CITE &lt;EndNote&gt;&lt;Cite&gt;&lt;Author&gt;Trunnell&lt;/Author&gt;&lt;Year&gt;2011&lt;/Year&gt;&lt;RecNum&gt;4270&lt;/RecNum&gt;&lt;DisplayText&gt;[14]&lt;/DisplayText&gt;&lt;record&gt;&lt;rec-number&gt;4270&lt;/rec-number&gt;&lt;foreign-keys&gt;&lt;key app="EN" db-id="0svv5esturzed4ewf0852f2qdtez5xxr9ww5"&gt;4270&lt;/key&gt;&lt;/foreign-keys&gt;&lt;ref-type name="Journal Article"&gt;17&lt;/ref-type&gt;&lt;contributors&gt;&lt;authors&gt;&lt;author&gt;Trunnell, N. B.&lt;/author&gt;&lt;author&gt;Poon, A. C.&lt;/author&gt;&lt;author&gt;Kim, S. Y.&lt;/author&gt;&lt;author&gt;Ferrell, J. E., Jr.&lt;/author&gt;&lt;/authors&gt;&lt;/contributors&gt;&lt;auth-address&gt;Department of Chemical and Systems Biology, Stanford University School of Medicine, Stanford, CA 94305-5174, USA.&lt;/auth-address&gt;&lt;titles&gt;&lt;title&gt;Ultrasensitivity in the regulation of Cdc25C by Cdk1&lt;/title&gt;&lt;secondary-title&gt;Mol Cell&lt;/secondary-title&gt;&lt;/titles&gt;&lt;periodical&gt;&lt;full-title&gt;Mol Cell&lt;/full-title&gt;&lt;abbr-1&gt;Molecular cell&lt;/abbr-1&gt;&lt;/periodical&gt;&lt;pages&gt;263-74&lt;/pages&gt;&lt;volume&gt;41&lt;/volume&gt;&lt;number&gt;3&lt;/number&gt;&lt;edition&gt;2011/02/05&lt;/edition&gt;&lt;keywords&gt;&lt;keyword&gt;Animals&lt;/keyword&gt;&lt;keyword&gt;CDC2 Protein Kinase/*metabolism&lt;/keyword&gt;&lt;keyword&gt;Enzyme Activation&lt;/keyword&gt;&lt;keyword&gt;Phosphorylation&lt;/keyword&gt;&lt;keyword&gt;Xenopus laevis/*metabolism&lt;/keyword&gt;&lt;keyword&gt;cdc25 Phosphatases&lt;/keyword&gt;&lt;/keywords&gt;&lt;dates&gt;&lt;year&gt;2011&lt;/year&gt;&lt;pub-dates&gt;&lt;date&gt;Feb 4&lt;/date&gt;&lt;/pub-dates&gt;&lt;/dates&gt;&lt;isbn&gt;1097-4164 (Electronic)&amp;#xD;1097-2765 (Linking)&lt;/isbn&gt;&lt;accession-num&gt;21292159&lt;/accession-num&gt;&lt;urls&gt;&lt;related-urls&gt;&lt;url&gt;&lt;style face="underline" font="default" size="100%"&gt;http://www.ncbi.nlm.nih.gov/entrez/query.fcgi?cmd=Retrieve&amp;amp;db=PubMed&amp;amp;dopt=Citation&amp;amp;list_uids=21292159&lt;/style&gt;&lt;/url&gt;&lt;/related-urls&gt;&lt;/urls&gt;&lt;language&gt;eng&lt;/language&gt;&lt;/record&gt;&lt;/Cite&gt;&lt;/EndNote&gt;</w:instrText>
            </w:r>
            <w:r w:rsidRPr="00215C0E">
              <w:rPr>
                <w:color w:val="000000" w:themeColor="text1"/>
                <w:sz w:val="20"/>
                <w:szCs w:val="20"/>
              </w:rPr>
              <w:fldChar w:fldCharType="separate"/>
            </w:r>
            <w:r w:rsidRPr="00215C0E">
              <w:rPr>
                <w:noProof/>
                <w:color w:val="000000" w:themeColor="text1"/>
                <w:sz w:val="20"/>
                <w:szCs w:val="20"/>
              </w:rPr>
              <w:t>[</w:t>
            </w:r>
            <w:hyperlink w:anchor="_ENREF_14" w:tooltip="Trunnell, 2011 #4270" w:history="1">
              <w:r w:rsidRPr="00215C0E">
                <w:rPr>
                  <w:noProof/>
                  <w:color w:val="000000" w:themeColor="text1"/>
                  <w:sz w:val="20"/>
                  <w:szCs w:val="20"/>
                </w:rPr>
                <w:t>14</w:t>
              </w:r>
            </w:hyperlink>
            <w:r w:rsidRPr="00215C0E">
              <w:rPr>
                <w:noProof/>
                <w:color w:val="000000" w:themeColor="text1"/>
                <w:sz w:val="20"/>
                <w:szCs w:val="20"/>
              </w:rPr>
              <w:t>]</w:t>
            </w:r>
            <w:r w:rsidRPr="00215C0E">
              <w:rPr>
                <w:color w:val="000000" w:themeColor="text1"/>
                <w:sz w:val="20"/>
                <w:szCs w:val="20"/>
              </w:rPr>
              <w:fldChar w:fldCharType="end"/>
            </w:r>
          </w:p>
        </w:tc>
      </w:tr>
      <w:tr w:rsidR="00AD52D5" w:rsidRPr="00215C0E" w14:paraId="2D9076FD" w14:textId="77777777" w:rsidTr="00F97330">
        <w:tc>
          <w:tcPr>
            <w:tcW w:w="1548" w:type="dxa"/>
            <w:vAlign w:val="bottom"/>
          </w:tcPr>
          <w:p w14:paraId="67A09E81"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position w:val="-12"/>
              </w:rPr>
              <w:object w:dxaOrig="540" w:dyaOrig="360" w14:anchorId="54957B33">
                <v:shape id="_x0000_i1036" type="#_x0000_t75" style="width:27.35pt;height:18.25pt" o:ole="">
                  <v:imagedata r:id="rId29" o:title=""/>
                </v:shape>
                <o:OLEObject Type="Embed" ProgID="Equation.DSMT4" ShapeID="_x0000_i1036" DrawAspect="Content" ObjectID="_1315334840" r:id="rId30"/>
              </w:object>
            </w:r>
          </w:p>
        </w:tc>
        <w:tc>
          <w:tcPr>
            <w:tcW w:w="1530" w:type="dxa"/>
            <w:vAlign w:val="bottom"/>
          </w:tcPr>
          <w:p w14:paraId="17ED9C0C"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11</w:t>
            </w:r>
          </w:p>
        </w:tc>
        <w:tc>
          <w:tcPr>
            <w:tcW w:w="2070" w:type="dxa"/>
            <w:vAlign w:val="bottom"/>
          </w:tcPr>
          <w:p w14:paraId="11884264"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Hill exponent for the response of Cdc25 to Cdk1</w:t>
            </w:r>
          </w:p>
        </w:tc>
        <w:tc>
          <w:tcPr>
            <w:tcW w:w="4320" w:type="dxa"/>
            <w:vAlign w:val="bottom"/>
          </w:tcPr>
          <w:p w14:paraId="3367BB7D"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fldChar w:fldCharType="begin"/>
            </w:r>
            <w:r w:rsidRPr="00215C0E">
              <w:rPr>
                <w:color w:val="000000" w:themeColor="text1"/>
                <w:sz w:val="20"/>
                <w:szCs w:val="20"/>
              </w:rPr>
              <w:instrText xml:space="preserve"> ADDIN EN.CITE &lt;EndNote&gt;&lt;Cite&gt;&lt;Author&gt;Trunnell&lt;/Author&gt;&lt;Year&gt;2011&lt;/Year&gt;&lt;RecNum&gt;4270&lt;/RecNum&gt;&lt;DisplayText&gt;[14]&lt;/DisplayText&gt;&lt;record&gt;&lt;rec-number&gt;4270&lt;/rec-number&gt;&lt;foreign-keys&gt;&lt;key app="EN" db-id="0svv5esturzed4ewf0852f2qdtez5xxr9ww5"&gt;4270&lt;/key&gt;&lt;/foreign-keys&gt;&lt;ref-type name="Journal Article"&gt;17&lt;/ref-type&gt;&lt;contributors&gt;&lt;authors&gt;&lt;author&gt;Trunnell, N. B.&lt;/author&gt;&lt;author&gt;Poon, A. C.&lt;/author&gt;&lt;author&gt;Kim, S. Y.&lt;/author&gt;&lt;author&gt;Ferrell, J. E., Jr.&lt;/author&gt;&lt;/authors&gt;&lt;/contributors&gt;&lt;auth-address&gt;Department of Chemical and Systems Biology, Stanford University School of Medicine, Stanford, CA 94305-5174, USA.&lt;/auth-address&gt;&lt;titles&gt;&lt;title&gt;Ultrasensitivity in the regulation of Cdc25C by Cdk1&lt;/title&gt;&lt;secondary-title&gt;Mol Cell&lt;/secondary-title&gt;&lt;/titles&gt;&lt;periodical&gt;&lt;full-title&gt;Mol Cell&lt;/full-title&gt;&lt;abbr-1&gt;Molecular cell&lt;/abbr-1&gt;&lt;/periodical&gt;&lt;pages&gt;263-74&lt;/pages&gt;&lt;volume&gt;41&lt;/volume&gt;&lt;number&gt;3&lt;/number&gt;&lt;edition&gt;2011/02/05&lt;/edition&gt;&lt;keywords&gt;&lt;keyword&gt;Animals&lt;/keyword&gt;&lt;keyword&gt;CDC2 Protein Kinase/*metabolism&lt;/keyword&gt;&lt;keyword&gt;Enzyme Activation&lt;/keyword&gt;&lt;keyword&gt;Phosphorylation&lt;/keyword&gt;&lt;keyword&gt;Xenopus laevis/*metabolism&lt;/keyword&gt;&lt;keyword&gt;cdc25 Phosphatases&lt;/keyword&gt;&lt;/keywords&gt;&lt;dates&gt;&lt;year&gt;2011&lt;/year&gt;&lt;pub-dates&gt;&lt;date&gt;Feb 4&lt;/date&gt;&lt;/pub-dates&gt;&lt;/dates&gt;&lt;isbn&gt;1097-4164 (Electronic)&amp;#xD;1097-2765 (Linking)&lt;/isbn&gt;&lt;accession-num&gt;21292159&lt;/accession-num&gt;&lt;urls&gt;&lt;related-urls&gt;&lt;url&gt;&lt;style face="underline" font="default" size="100%"&gt;http://www.ncbi.nlm.nih.gov/entrez/query.fcgi?cmd=Retrieve&amp;amp;db=PubMed&amp;amp;dopt=Citation&amp;amp;list_uids=21292159&lt;/style&gt;&lt;/url&gt;&lt;/related-urls&gt;&lt;/urls&gt;&lt;language&gt;eng&lt;/language&gt;&lt;/record&gt;&lt;/Cite&gt;&lt;/EndNote&gt;</w:instrText>
            </w:r>
            <w:r w:rsidRPr="00215C0E">
              <w:rPr>
                <w:color w:val="000000" w:themeColor="text1"/>
                <w:sz w:val="20"/>
                <w:szCs w:val="20"/>
              </w:rPr>
              <w:fldChar w:fldCharType="separate"/>
            </w:r>
            <w:r w:rsidRPr="00215C0E">
              <w:rPr>
                <w:noProof/>
                <w:color w:val="000000" w:themeColor="text1"/>
                <w:sz w:val="20"/>
                <w:szCs w:val="20"/>
              </w:rPr>
              <w:t>[</w:t>
            </w:r>
            <w:hyperlink w:anchor="_ENREF_14" w:tooltip="Trunnell, 2011 #4270" w:history="1">
              <w:r w:rsidRPr="00215C0E">
                <w:rPr>
                  <w:noProof/>
                  <w:color w:val="000000" w:themeColor="text1"/>
                  <w:sz w:val="20"/>
                  <w:szCs w:val="20"/>
                </w:rPr>
                <w:t>14</w:t>
              </w:r>
            </w:hyperlink>
            <w:r w:rsidRPr="00215C0E">
              <w:rPr>
                <w:noProof/>
                <w:color w:val="000000" w:themeColor="text1"/>
                <w:sz w:val="20"/>
                <w:szCs w:val="20"/>
              </w:rPr>
              <w:t>]</w:t>
            </w:r>
            <w:r w:rsidRPr="00215C0E">
              <w:rPr>
                <w:color w:val="000000" w:themeColor="text1"/>
                <w:sz w:val="20"/>
                <w:szCs w:val="20"/>
              </w:rPr>
              <w:fldChar w:fldCharType="end"/>
            </w:r>
          </w:p>
        </w:tc>
      </w:tr>
      <w:tr w:rsidR="00AD52D5" w:rsidRPr="00215C0E" w14:paraId="421401AF" w14:textId="77777777" w:rsidTr="00F97330">
        <w:tc>
          <w:tcPr>
            <w:tcW w:w="1548" w:type="dxa"/>
            <w:vAlign w:val="bottom"/>
          </w:tcPr>
          <w:p w14:paraId="1A3193D1"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position w:val="-12"/>
              </w:rPr>
              <w:object w:dxaOrig="800" w:dyaOrig="360" w14:anchorId="05A4322A">
                <v:shape id="_x0000_i1037" type="#_x0000_t75" style="width:40.1pt;height:18.25pt" o:ole="">
                  <v:imagedata r:id="rId31" o:title=""/>
                </v:shape>
                <o:OLEObject Type="Embed" ProgID="Equation.DSMT4" ShapeID="_x0000_i1037" DrawAspect="Content" ObjectID="_1315334841" r:id="rId32"/>
              </w:object>
            </w:r>
          </w:p>
        </w:tc>
        <w:tc>
          <w:tcPr>
            <w:tcW w:w="1530" w:type="dxa"/>
            <w:vAlign w:val="bottom"/>
          </w:tcPr>
          <w:p w14:paraId="7B006C79"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35 nM</w:t>
            </w:r>
          </w:p>
        </w:tc>
        <w:tc>
          <w:tcPr>
            <w:tcW w:w="2070" w:type="dxa"/>
            <w:vAlign w:val="bottom"/>
          </w:tcPr>
          <w:p w14:paraId="5A4E5CF6"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EC50 for the response of Wee1 to Cdk1</w:t>
            </w:r>
          </w:p>
        </w:tc>
        <w:tc>
          <w:tcPr>
            <w:tcW w:w="4320" w:type="dxa"/>
            <w:vAlign w:val="bottom"/>
          </w:tcPr>
          <w:p w14:paraId="0B511EB7"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fldChar w:fldCharType="begin"/>
            </w:r>
            <w:r w:rsidRPr="00215C0E">
              <w:rPr>
                <w:color w:val="000000" w:themeColor="text1"/>
                <w:sz w:val="20"/>
                <w:szCs w:val="20"/>
              </w:rPr>
              <w:instrText xml:space="preserve"> ADDIN EN.CITE &lt;EndNote&gt;&lt;Cite&gt;&lt;Author&gt;Kim&lt;/Author&gt;&lt;Year&gt;2007&lt;/Year&gt;&lt;RecNum&gt;3612&lt;/RecNum&gt;&lt;DisplayText&gt;[13]&lt;/DisplayText&gt;&lt;record&gt;&lt;rec-number&gt;3612&lt;/rec-number&gt;&lt;foreign-keys&gt;&lt;key app="EN" db-id="0svv5esturzed4ewf0852f2qdtez5xxr9ww5"&gt;3612&lt;/key&gt;&lt;/foreign-keys&gt;&lt;ref-type name="Journal Article"&gt;17&lt;/ref-type&gt;&lt;contributors&gt;&lt;authors&gt;&lt;author&gt;Kim, S. Y.&lt;/author&gt;&lt;author&gt;Ferrell, J. E., Jr.&lt;/author&gt;&lt;/authors&gt;&lt;/contributors&gt;&lt;auth-address&gt;Department of Chemical and Systems Biology, Stanford University School of Medicine, Center for Clinical Sciences Research, Stanford, CA 94305-5174, USA.&lt;/auth-address&gt;&lt;titles&gt;&lt;title&gt;Substrate competition as a source of ultrasensitivity in the inactivation of Wee1&lt;/title&gt;&lt;secondary-title&gt;Cell&lt;/secondary-title&gt;&lt;/titles&gt;&lt;periodical&gt;&lt;full-title&gt;Cell&lt;/full-title&gt;&lt;/periodical&gt;&lt;pages&gt;1133-45&lt;/pages&gt;&lt;volume&gt;128&lt;/volume&gt;&lt;number&gt;6&lt;/number&gt;&lt;keywords&gt;&lt;keyword&gt;Animals&lt;/keyword&gt;&lt;keyword&gt;CDC2 Protein Kinase/genetics/metabolism&lt;/keyword&gt;&lt;keyword&gt;Cell Cycle Proteins/chemistry/genetics/*metabolism&lt;/keyword&gt;&lt;keyword&gt;Cyclin B/metabolism&lt;/keyword&gt;&lt;keyword&gt;*Feedback, Biochemical&lt;/keyword&gt;&lt;keyword&gt;Kinetics&lt;/keyword&gt;&lt;keyword&gt;Nuclear Proteins/chemistry/genetics/*metabolism&lt;/keyword&gt;&lt;keyword&gt;Oocytes/cytology/enzymology/*metabolism&lt;/keyword&gt;&lt;keyword&gt;Phosphorylation&lt;/keyword&gt;&lt;keyword&gt;Protein-Tyrosine Kinases/chemistry/genetics/*metabolism&lt;/keyword&gt;&lt;keyword&gt;Recombinant Proteins/chemistry/genetics/metabolism&lt;/keyword&gt;&lt;keyword&gt;Sea Urchins&lt;/keyword&gt;&lt;keyword&gt;Threonine/metabolism&lt;/keyword&gt;&lt;keyword&gt;Xenopus Proteins/chemistry/genetics/*metabolism&lt;/keyword&gt;&lt;keyword&gt;Xenopus laevis&lt;/keyword&gt;&lt;/keywords&gt;&lt;dates&gt;&lt;year&gt;2007&lt;/year&gt;&lt;pub-dates&gt;&lt;date&gt;Mar 23&lt;/date&gt;&lt;/pub-dates&gt;&lt;/dates&gt;&lt;accession-num&gt;17382882&lt;/accession-num&gt;&lt;urls&gt;&lt;related-urls&gt;&lt;url&gt;http://www.ncbi.nlm.nih.gov/entrez/query.fcgi?cmd=Retrieve&amp;amp;db=PubMed&amp;amp;dopt=Citation&amp;amp;list_uids=17382882&lt;/url&gt;&lt;/related-urls&gt;&lt;/urls&gt;&lt;/record&gt;&lt;/Cite&gt;&lt;/EndNote&gt;</w:instrText>
            </w:r>
            <w:r w:rsidRPr="00215C0E">
              <w:rPr>
                <w:color w:val="000000" w:themeColor="text1"/>
                <w:sz w:val="20"/>
                <w:szCs w:val="20"/>
              </w:rPr>
              <w:fldChar w:fldCharType="separate"/>
            </w:r>
            <w:r w:rsidRPr="00215C0E">
              <w:rPr>
                <w:noProof/>
                <w:color w:val="000000" w:themeColor="text1"/>
                <w:sz w:val="20"/>
                <w:szCs w:val="20"/>
              </w:rPr>
              <w:t>[</w:t>
            </w:r>
            <w:hyperlink w:anchor="_ENREF_13" w:tooltip="Kim, 2007 #3612" w:history="1">
              <w:r w:rsidRPr="00215C0E">
                <w:rPr>
                  <w:noProof/>
                  <w:color w:val="000000" w:themeColor="text1"/>
                  <w:sz w:val="20"/>
                  <w:szCs w:val="20"/>
                </w:rPr>
                <w:t>13</w:t>
              </w:r>
            </w:hyperlink>
            <w:r w:rsidRPr="00215C0E">
              <w:rPr>
                <w:noProof/>
                <w:color w:val="000000" w:themeColor="text1"/>
                <w:sz w:val="20"/>
                <w:szCs w:val="20"/>
              </w:rPr>
              <w:t>]</w:t>
            </w:r>
            <w:r w:rsidRPr="00215C0E">
              <w:rPr>
                <w:color w:val="000000" w:themeColor="text1"/>
                <w:sz w:val="20"/>
                <w:szCs w:val="20"/>
              </w:rPr>
              <w:fldChar w:fldCharType="end"/>
            </w:r>
          </w:p>
        </w:tc>
      </w:tr>
      <w:tr w:rsidR="00AD52D5" w:rsidRPr="00215C0E" w14:paraId="61067F4D" w14:textId="77777777" w:rsidTr="00F97330">
        <w:tc>
          <w:tcPr>
            <w:tcW w:w="1548" w:type="dxa"/>
            <w:vAlign w:val="bottom"/>
          </w:tcPr>
          <w:p w14:paraId="1491810D"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position w:val="-12"/>
              </w:rPr>
              <w:object w:dxaOrig="460" w:dyaOrig="360" w14:anchorId="0725388C">
                <v:shape id="_x0000_i1038" type="#_x0000_t75" style="width:23.7pt;height:18.25pt" o:ole="">
                  <v:imagedata r:id="rId33" o:title=""/>
                </v:shape>
                <o:OLEObject Type="Embed" ProgID="Equation.DSMT4" ShapeID="_x0000_i1038" DrawAspect="Content" ObjectID="_1315334842" r:id="rId34"/>
              </w:object>
            </w:r>
          </w:p>
        </w:tc>
        <w:tc>
          <w:tcPr>
            <w:tcW w:w="1530" w:type="dxa"/>
            <w:vAlign w:val="bottom"/>
          </w:tcPr>
          <w:p w14:paraId="2D108779"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3.5</w:t>
            </w:r>
          </w:p>
        </w:tc>
        <w:tc>
          <w:tcPr>
            <w:tcW w:w="2070" w:type="dxa"/>
            <w:vAlign w:val="bottom"/>
          </w:tcPr>
          <w:p w14:paraId="6E29E5D3"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Hill exponent for the response of Wee1 to Cdk1</w:t>
            </w:r>
          </w:p>
        </w:tc>
        <w:tc>
          <w:tcPr>
            <w:tcW w:w="4320" w:type="dxa"/>
            <w:vAlign w:val="bottom"/>
          </w:tcPr>
          <w:p w14:paraId="5862CAAF"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fldChar w:fldCharType="begin"/>
            </w:r>
            <w:r w:rsidRPr="00215C0E">
              <w:rPr>
                <w:color w:val="000000" w:themeColor="text1"/>
                <w:sz w:val="20"/>
                <w:szCs w:val="20"/>
              </w:rPr>
              <w:instrText xml:space="preserve"> ADDIN EN.CITE &lt;EndNote&gt;&lt;Cite&gt;&lt;Author&gt;Kim&lt;/Author&gt;&lt;Year&gt;2007&lt;/Year&gt;&lt;RecNum&gt;3612&lt;/RecNum&gt;&lt;DisplayText&gt;[13]&lt;/DisplayText&gt;&lt;record&gt;&lt;rec-number&gt;3612&lt;/rec-number&gt;&lt;foreign-keys&gt;&lt;key app="EN" db-id="0svv5esturzed4ewf0852f2qdtez5xxr9ww5"&gt;3612&lt;/key&gt;&lt;/foreign-keys&gt;&lt;ref-type name="Journal Article"&gt;17&lt;/ref-type&gt;&lt;contributors&gt;&lt;authors&gt;&lt;author&gt;Kim, S. Y.&lt;/author&gt;&lt;author&gt;Ferrell, J. E., Jr.&lt;/author&gt;&lt;/authors&gt;&lt;/contributors&gt;&lt;auth-address&gt;Department of Chemical and Systems Biology, Stanford University School of Medicine, Center for Clinical Sciences Research, Stanford, CA 94305-5174, USA.&lt;/auth-address&gt;&lt;titles&gt;&lt;title&gt;Substrate competition as a source of ultrasensitivity in the inactivation of Wee1&lt;/title&gt;&lt;secondary-title&gt;Cell&lt;/secondary-title&gt;&lt;/titles&gt;&lt;periodical&gt;&lt;full-title&gt;Cell&lt;/full-title&gt;&lt;/periodical&gt;&lt;pages&gt;1133-45&lt;/pages&gt;&lt;volume&gt;128&lt;/volume&gt;&lt;number&gt;6&lt;/number&gt;&lt;keywords&gt;&lt;keyword&gt;Animals&lt;/keyword&gt;&lt;keyword&gt;CDC2 Protein Kinase/genetics/metabolism&lt;/keyword&gt;&lt;keyword&gt;Cell Cycle Proteins/chemistry/genetics/*metabolism&lt;/keyword&gt;&lt;keyword&gt;Cyclin B/metabolism&lt;/keyword&gt;&lt;keyword&gt;*Feedback, Biochemical&lt;/keyword&gt;&lt;keyword&gt;Kinetics&lt;/keyword&gt;&lt;keyword&gt;Nuclear Proteins/chemistry/genetics/*metabolism&lt;/keyword&gt;&lt;keyword&gt;Oocytes/cytology/enzymology/*metabolism&lt;/keyword&gt;&lt;keyword&gt;Phosphorylation&lt;/keyword&gt;&lt;keyword&gt;Protein-Tyrosine Kinases/chemistry/genetics/*metabolism&lt;/keyword&gt;&lt;keyword&gt;Recombinant Proteins/chemistry/genetics/metabolism&lt;/keyword&gt;&lt;keyword&gt;Sea Urchins&lt;/keyword&gt;&lt;keyword&gt;Threonine/metabolism&lt;/keyword&gt;&lt;keyword&gt;Xenopus Proteins/chemistry/genetics/*metabolism&lt;/keyword&gt;&lt;keyword&gt;Xenopus laevis&lt;/keyword&gt;&lt;/keywords&gt;&lt;dates&gt;&lt;year&gt;2007&lt;/year&gt;&lt;pub-dates&gt;&lt;date&gt;Mar 23&lt;/date&gt;&lt;/pub-dates&gt;&lt;/dates&gt;&lt;accession-num&gt;17382882&lt;/accession-num&gt;&lt;urls&gt;&lt;related-urls&gt;&lt;url&gt;http://www.ncbi.nlm.nih.gov/entrez/query.fcgi?cmd=Retrieve&amp;amp;db=PubMed&amp;amp;dopt=Citation&amp;amp;list_uids=17382882&lt;/url&gt;&lt;/related-urls&gt;&lt;/urls&gt;&lt;/record&gt;&lt;/Cite&gt;&lt;/EndNote&gt;</w:instrText>
            </w:r>
            <w:r w:rsidRPr="00215C0E">
              <w:rPr>
                <w:color w:val="000000" w:themeColor="text1"/>
                <w:sz w:val="20"/>
                <w:szCs w:val="20"/>
              </w:rPr>
              <w:fldChar w:fldCharType="separate"/>
            </w:r>
            <w:r w:rsidRPr="00215C0E">
              <w:rPr>
                <w:noProof/>
                <w:color w:val="000000" w:themeColor="text1"/>
                <w:sz w:val="20"/>
                <w:szCs w:val="20"/>
              </w:rPr>
              <w:t>[</w:t>
            </w:r>
            <w:hyperlink w:anchor="_ENREF_13" w:tooltip="Kim, 2007 #3612" w:history="1">
              <w:r w:rsidRPr="00215C0E">
                <w:rPr>
                  <w:noProof/>
                  <w:color w:val="000000" w:themeColor="text1"/>
                  <w:sz w:val="20"/>
                  <w:szCs w:val="20"/>
                </w:rPr>
                <w:t>13</w:t>
              </w:r>
            </w:hyperlink>
            <w:r w:rsidRPr="00215C0E">
              <w:rPr>
                <w:noProof/>
                <w:color w:val="000000" w:themeColor="text1"/>
                <w:sz w:val="20"/>
                <w:szCs w:val="20"/>
              </w:rPr>
              <w:t>]</w:t>
            </w:r>
            <w:r w:rsidRPr="00215C0E">
              <w:rPr>
                <w:color w:val="000000" w:themeColor="text1"/>
                <w:sz w:val="20"/>
                <w:szCs w:val="20"/>
              </w:rPr>
              <w:fldChar w:fldCharType="end"/>
            </w:r>
          </w:p>
        </w:tc>
      </w:tr>
      <w:tr w:rsidR="00AD52D5" w:rsidRPr="00215C0E" w14:paraId="7B56FFC9" w14:textId="77777777" w:rsidTr="00F97330">
        <w:tc>
          <w:tcPr>
            <w:tcW w:w="1548" w:type="dxa"/>
            <w:vAlign w:val="bottom"/>
          </w:tcPr>
          <w:p w14:paraId="514EA41C"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position w:val="-8"/>
              </w:rPr>
              <w:object w:dxaOrig="580" w:dyaOrig="280" w14:anchorId="39F70AAF">
                <v:shape id="_x0000_i1039" type="#_x0000_t75" style="width:29.15pt;height:14.6pt" o:ole="">
                  <v:imagedata r:id="rId35" o:title=""/>
                </v:shape>
                <o:OLEObject Type="Embed" ProgID="Equation.DSMT4" ShapeID="_x0000_i1039" DrawAspect="Content" ObjectID="_1315334843" r:id="rId36"/>
              </w:object>
            </w:r>
          </w:p>
        </w:tc>
        <w:tc>
          <w:tcPr>
            <w:tcW w:w="1530" w:type="dxa"/>
            <w:vAlign w:val="bottom"/>
          </w:tcPr>
          <w:p w14:paraId="50FA98AB"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0.0354</w:t>
            </w:r>
          </w:p>
        </w:tc>
        <w:tc>
          <w:tcPr>
            <w:tcW w:w="2070" w:type="dxa"/>
            <w:vAlign w:val="bottom"/>
          </w:tcPr>
          <w:p w14:paraId="38BFB170"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position w:val="-12"/>
              </w:rPr>
              <w:object w:dxaOrig="1660" w:dyaOrig="400" w14:anchorId="55619B6A">
                <v:shape id="_x0000_i1040" type="#_x0000_t75" style="width:82.95pt;height:20.05pt" o:ole="">
                  <v:imagedata r:id="rId37" o:title=""/>
                </v:shape>
                <o:OLEObject Type="Embed" ProgID="Equation.DSMT4" ShapeID="_x0000_i1040" DrawAspect="Content" ObjectID="_1315334844" r:id="rId38"/>
              </w:object>
            </w:r>
            <w:r w:rsidRPr="00215C0E">
              <w:rPr>
                <w:color w:val="000000" w:themeColor="text1"/>
                <w:sz w:val="20"/>
                <w:szCs w:val="20"/>
              </w:rPr>
              <w:t xml:space="preserve"> </w:t>
            </w:r>
            <w:proofErr w:type="gramStart"/>
            <w:r w:rsidRPr="00215C0E">
              <w:rPr>
                <w:color w:val="000000" w:themeColor="text1"/>
                <w:sz w:val="20"/>
                <w:szCs w:val="20"/>
              </w:rPr>
              <w:t>is</w:t>
            </w:r>
            <w:proofErr w:type="gramEnd"/>
            <w:r w:rsidRPr="00215C0E">
              <w:rPr>
                <w:color w:val="000000" w:themeColor="text1"/>
                <w:sz w:val="20"/>
                <w:szCs w:val="20"/>
              </w:rPr>
              <w:t xml:space="preserve"> the maximal rate of  pY15-Cdk1 dephosphorylation</w:t>
            </w:r>
          </w:p>
        </w:tc>
        <w:tc>
          <w:tcPr>
            <w:tcW w:w="4320" w:type="dxa"/>
            <w:vAlign w:val="bottom"/>
          </w:tcPr>
          <w:p w14:paraId="2D06DCF2"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 xml:space="preserve">We expect this dephosphorylation rate </w:t>
            </w:r>
            <w:r w:rsidRPr="00215C0E">
              <w:rPr>
                <w:color w:val="000000" w:themeColor="text1"/>
                <w:position w:val="-12"/>
              </w:rPr>
              <w:object w:dxaOrig="2840" w:dyaOrig="400" w14:anchorId="1C94020F">
                <v:shape id="_x0000_i1041" type="#_x0000_t75" style="width:140.35pt;height:20.05pt" o:ole="">
                  <v:imagedata r:id="rId39" o:title=""/>
                </v:shape>
                <o:OLEObject Type="Embed" ProgID="Equation.DSMT4" ShapeID="_x0000_i1041" DrawAspect="Content" ObjectID="_1315334845" r:id="rId40"/>
              </w:object>
            </w:r>
            <w:r w:rsidRPr="00215C0E">
              <w:rPr>
                <w:color w:val="000000" w:themeColor="text1"/>
                <w:sz w:val="20"/>
                <w:szCs w:val="20"/>
              </w:rPr>
              <w:t xml:space="preserve"> to be faster than the rate of cyclin synthesis, because of the switch-like activation of the Cdk1 activity in the first cycle.</w:t>
            </w:r>
          </w:p>
        </w:tc>
      </w:tr>
      <w:tr w:rsidR="00AD52D5" w:rsidRPr="00215C0E" w14:paraId="00734655" w14:textId="77777777" w:rsidTr="00F97330">
        <w:tc>
          <w:tcPr>
            <w:tcW w:w="1548" w:type="dxa"/>
            <w:vAlign w:val="bottom"/>
          </w:tcPr>
          <w:p w14:paraId="539FB3FC"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position w:val="-12"/>
              </w:rPr>
              <w:object w:dxaOrig="620" w:dyaOrig="320" w14:anchorId="751FB70A">
                <v:shape id="_x0000_i1042" type="#_x0000_t75" style="width:31pt;height:15.5pt" o:ole="">
                  <v:imagedata r:id="rId41" o:title=""/>
                </v:shape>
                <o:OLEObject Type="Embed" ProgID="Equation.DSMT4" ShapeID="_x0000_i1042" DrawAspect="Content" ObjectID="_1315334846" r:id="rId42"/>
              </w:object>
            </w:r>
          </w:p>
        </w:tc>
        <w:tc>
          <w:tcPr>
            <w:tcW w:w="1530" w:type="dxa"/>
            <w:vAlign w:val="bottom"/>
          </w:tcPr>
          <w:p w14:paraId="30C8AF07"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0.0354</w:t>
            </w:r>
          </w:p>
        </w:tc>
        <w:tc>
          <w:tcPr>
            <w:tcW w:w="2070" w:type="dxa"/>
            <w:vAlign w:val="bottom"/>
          </w:tcPr>
          <w:p w14:paraId="1DEF6946"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position w:val="-14"/>
              </w:rPr>
              <w:object w:dxaOrig="1560" w:dyaOrig="420" w14:anchorId="5CBDE04F">
                <v:shape id="_x0000_i1043" type="#_x0000_t75" style="width:78.4pt;height:20.95pt" o:ole="">
                  <v:imagedata r:id="rId43" o:title=""/>
                </v:shape>
                <o:OLEObject Type="Embed" ProgID="Equation.DSMT4" ShapeID="_x0000_i1043" DrawAspect="Content" ObjectID="_1315334847" r:id="rId44"/>
              </w:object>
            </w:r>
            <w:r w:rsidRPr="00215C0E">
              <w:rPr>
                <w:color w:val="000000" w:themeColor="text1"/>
                <w:sz w:val="20"/>
                <w:szCs w:val="20"/>
              </w:rPr>
              <w:t xml:space="preserve"> </w:t>
            </w:r>
            <w:proofErr w:type="gramStart"/>
            <w:r w:rsidRPr="00215C0E">
              <w:rPr>
                <w:color w:val="000000" w:themeColor="text1"/>
                <w:sz w:val="20"/>
                <w:szCs w:val="20"/>
              </w:rPr>
              <w:t>is</w:t>
            </w:r>
            <w:proofErr w:type="gramEnd"/>
            <w:r w:rsidRPr="00215C0E">
              <w:rPr>
                <w:color w:val="000000" w:themeColor="text1"/>
                <w:sz w:val="20"/>
                <w:szCs w:val="20"/>
              </w:rPr>
              <w:t xml:space="preserve"> the maximal rate of Y15-Cdk1 phosphorylation</w:t>
            </w:r>
          </w:p>
        </w:tc>
        <w:tc>
          <w:tcPr>
            <w:tcW w:w="4320" w:type="dxa"/>
            <w:vAlign w:val="bottom"/>
          </w:tcPr>
          <w:p w14:paraId="04A67215"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 xml:space="preserve">We expect the phosphorylation rate </w:t>
            </w:r>
            <w:r w:rsidRPr="00215C0E">
              <w:rPr>
                <w:color w:val="000000" w:themeColor="text1"/>
                <w:position w:val="-14"/>
              </w:rPr>
              <w:object w:dxaOrig="2760" w:dyaOrig="420" w14:anchorId="7B532344">
                <v:shape id="_x0000_i1044" type="#_x0000_t75" style="width:137.6pt;height:20.95pt" o:ole="">
                  <v:imagedata r:id="rId45" o:title=""/>
                </v:shape>
                <o:OLEObject Type="Embed" ProgID="Equation.DSMT4" ShapeID="_x0000_i1044" DrawAspect="Content" ObjectID="_1315334848" r:id="rId46"/>
              </w:object>
            </w:r>
            <w:r w:rsidRPr="00215C0E">
              <w:rPr>
                <w:color w:val="000000" w:themeColor="text1"/>
                <w:sz w:val="20"/>
                <w:szCs w:val="20"/>
              </w:rPr>
              <w:t xml:space="preserve">to be faster than the synthesis rate of cyclin because we observe good temporal correlation between cyclin concentration and pY15-Cdk1 level. In addition, we observe very little increase in Cdk1 activity during the first interphase. Therefore, we speculate that the maximal phosphorylation rate </w:t>
            </w:r>
            <w:r w:rsidRPr="00215C0E">
              <w:rPr>
                <w:color w:val="000000" w:themeColor="text1"/>
                <w:position w:val="-14"/>
              </w:rPr>
              <w:object w:dxaOrig="2760" w:dyaOrig="420" w14:anchorId="3F7CEF79">
                <v:shape id="_x0000_i1045" type="#_x0000_t75" style="width:137.6pt;height:20.95pt" o:ole="">
                  <v:imagedata r:id="rId47" o:title=""/>
                </v:shape>
                <o:OLEObject Type="Embed" ProgID="Equation.DSMT4" ShapeID="_x0000_i1045" DrawAspect="Content" ObjectID="_1315334849" r:id="rId48"/>
              </w:object>
            </w:r>
            <w:r w:rsidRPr="00215C0E">
              <w:rPr>
                <w:color w:val="000000" w:themeColor="text1"/>
                <w:sz w:val="20"/>
                <w:szCs w:val="20"/>
              </w:rPr>
              <w:t xml:space="preserve">should be much greater than the basal dephosphorylation rate </w:t>
            </w:r>
            <w:r w:rsidRPr="00215C0E">
              <w:rPr>
                <w:color w:val="000000" w:themeColor="text1"/>
                <w:position w:val="-8"/>
              </w:rPr>
              <w:object w:dxaOrig="580" w:dyaOrig="280" w14:anchorId="36FBD3E4">
                <v:shape id="_x0000_i1046" type="#_x0000_t75" style="width:29.15pt;height:14.6pt" o:ole="">
                  <v:imagedata r:id="rId49" o:title=""/>
                </v:shape>
                <o:OLEObject Type="Embed" ProgID="Equation.DSMT4" ShapeID="_x0000_i1046" DrawAspect="Content" ObjectID="_1315334850" r:id="rId50"/>
              </w:object>
            </w:r>
            <w:r w:rsidRPr="00215C0E">
              <w:rPr>
                <w:color w:val="000000" w:themeColor="text1"/>
                <w:sz w:val="20"/>
                <w:szCs w:val="20"/>
              </w:rPr>
              <w:t xml:space="preserve"> during interphase. </w:t>
            </w:r>
          </w:p>
        </w:tc>
      </w:tr>
      <w:tr w:rsidR="00AD52D5" w:rsidRPr="00215C0E" w14:paraId="63B9BBB2" w14:textId="77777777" w:rsidTr="00F97330">
        <w:tc>
          <w:tcPr>
            <w:tcW w:w="1548" w:type="dxa"/>
            <w:vAlign w:val="bottom"/>
          </w:tcPr>
          <w:p w14:paraId="615DCEEB" w14:textId="77777777" w:rsidR="00AD52D5" w:rsidRPr="00215C0E" w:rsidRDefault="00AD52D5" w:rsidP="00F97330">
            <w:pPr>
              <w:spacing w:after="120"/>
              <w:rPr>
                <w:i/>
                <w:color w:val="000000" w:themeColor="text1"/>
                <w:sz w:val="20"/>
                <w:szCs w:val="20"/>
              </w:rPr>
            </w:pPr>
            <w:proofErr w:type="gramStart"/>
            <w:r w:rsidRPr="00215C0E">
              <w:rPr>
                <w:i/>
                <w:color w:val="000000" w:themeColor="text1"/>
                <w:sz w:val="20"/>
                <w:szCs w:val="20"/>
              </w:rPr>
              <w:t>p</w:t>
            </w:r>
            <w:proofErr w:type="gramEnd"/>
          </w:p>
        </w:tc>
        <w:tc>
          <w:tcPr>
            <w:tcW w:w="1530" w:type="dxa"/>
            <w:vAlign w:val="bottom"/>
          </w:tcPr>
          <w:p w14:paraId="66D7F55F" w14:textId="77777777" w:rsidR="00AD52D5" w:rsidRPr="00215C0E" w:rsidRDefault="00AD52D5" w:rsidP="00F97330">
            <w:pPr>
              <w:spacing w:after="120"/>
              <w:rPr>
                <w:color w:val="000000" w:themeColor="text1"/>
                <w:sz w:val="20"/>
                <w:szCs w:val="20"/>
              </w:rPr>
            </w:pPr>
            <w:r w:rsidRPr="00215C0E">
              <w:rPr>
                <w:color w:val="000000" w:themeColor="text1"/>
                <w:sz w:val="20"/>
                <w:szCs w:val="20"/>
              </w:rPr>
              <w:t>5</w:t>
            </w:r>
          </w:p>
        </w:tc>
        <w:tc>
          <w:tcPr>
            <w:tcW w:w="2070" w:type="dxa"/>
            <w:vAlign w:val="bottom"/>
          </w:tcPr>
          <w:p w14:paraId="05ED2750" w14:textId="77777777" w:rsidR="00AD52D5" w:rsidRPr="00215C0E" w:rsidRDefault="00AD52D5" w:rsidP="00F97330">
            <w:pPr>
              <w:spacing w:line="280" w:lineRule="exact"/>
              <w:rPr>
                <w:color w:val="000000" w:themeColor="text1"/>
                <w:sz w:val="20"/>
                <w:szCs w:val="20"/>
              </w:rPr>
            </w:pPr>
            <w:r w:rsidRPr="00215C0E">
              <w:rPr>
                <w:color w:val="000000" w:themeColor="text1"/>
                <w:sz w:val="20"/>
                <w:szCs w:val="20"/>
              </w:rPr>
              <w:t xml:space="preserve">The ratio </w:t>
            </w:r>
          </w:p>
          <w:p w14:paraId="7609EDD1" w14:textId="77777777" w:rsidR="00AD52D5" w:rsidRPr="00215C0E" w:rsidRDefault="00AD52D5" w:rsidP="00F97330">
            <w:pPr>
              <w:spacing w:after="120"/>
              <w:rPr>
                <w:color w:val="000000" w:themeColor="text1"/>
                <w:sz w:val="20"/>
                <w:szCs w:val="20"/>
              </w:rPr>
            </w:pPr>
            <w:proofErr w:type="gramStart"/>
            <w:r w:rsidRPr="00215C0E">
              <w:rPr>
                <w:color w:val="000000" w:themeColor="text1"/>
                <w:sz w:val="20"/>
                <w:szCs w:val="20"/>
              </w:rPr>
              <w:t>of</w:t>
            </w:r>
            <w:proofErr w:type="gramEnd"/>
            <w:r w:rsidRPr="00215C0E">
              <w:rPr>
                <w:color w:val="000000" w:themeColor="text1"/>
                <w:sz w:val="20"/>
                <w:szCs w:val="20"/>
              </w:rPr>
              <w:t xml:space="preserve"> </w:t>
            </w:r>
            <w:r w:rsidRPr="00215C0E">
              <w:rPr>
                <w:color w:val="000000" w:themeColor="text1"/>
                <w:position w:val="-30"/>
              </w:rPr>
              <w:object w:dxaOrig="940" w:dyaOrig="680" w14:anchorId="75FCB0FC">
                <v:shape id="_x0000_i1047" type="#_x0000_t75" style="width:47.4pt;height:33.7pt" o:ole="">
                  <v:imagedata r:id="rId51" o:title=""/>
                </v:shape>
                <o:OLEObject Type="Embed" ProgID="Equation.DSMT4" ShapeID="_x0000_i1047" DrawAspect="Content" ObjectID="_1315334851" r:id="rId52"/>
              </w:object>
            </w:r>
            <w:r w:rsidRPr="00215C0E">
              <w:rPr>
                <w:color w:val="000000" w:themeColor="text1"/>
                <w:sz w:val="20"/>
                <w:szCs w:val="20"/>
              </w:rPr>
              <w:t xml:space="preserve">and </w:t>
            </w:r>
            <w:r w:rsidRPr="00215C0E">
              <w:rPr>
                <w:color w:val="000000" w:themeColor="text1"/>
                <w:position w:val="-30"/>
              </w:rPr>
              <w:object w:dxaOrig="1100" w:dyaOrig="680" w14:anchorId="7A1EA79C">
                <v:shape id="_x0000_i1048" type="#_x0000_t75" style="width:54.7pt;height:33.7pt" o:ole="">
                  <v:imagedata r:id="rId53" o:title=""/>
                </v:shape>
                <o:OLEObject Type="Embed" ProgID="Equation.DSMT4" ShapeID="_x0000_i1048" DrawAspect="Content" ObjectID="_1315334852" r:id="rId54"/>
              </w:object>
            </w:r>
          </w:p>
        </w:tc>
        <w:tc>
          <w:tcPr>
            <w:tcW w:w="4320" w:type="dxa"/>
            <w:vAlign w:val="bottom"/>
          </w:tcPr>
          <w:p w14:paraId="75F56F3F" w14:textId="77777777" w:rsidR="00AD52D5" w:rsidRPr="00215C0E" w:rsidRDefault="00AD52D5" w:rsidP="00F97330">
            <w:pPr>
              <w:spacing w:after="120" w:line="280" w:lineRule="exact"/>
              <w:rPr>
                <w:color w:val="000000" w:themeColor="text1"/>
                <w:sz w:val="20"/>
                <w:szCs w:val="20"/>
              </w:rPr>
            </w:pPr>
            <w:r w:rsidRPr="00215C0E">
              <w:rPr>
                <w:color w:val="000000" w:themeColor="text1"/>
                <w:sz w:val="20"/>
                <w:szCs w:val="20"/>
              </w:rPr>
              <w:t xml:space="preserve">This parameter means active Wee1 is </w:t>
            </w:r>
            <w:r w:rsidRPr="00215C0E">
              <w:rPr>
                <w:i/>
                <w:color w:val="000000" w:themeColor="text1"/>
                <w:sz w:val="20"/>
                <w:szCs w:val="20"/>
              </w:rPr>
              <w:t>p</w:t>
            </w:r>
            <w:r w:rsidRPr="00215C0E">
              <w:rPr>
                <w:color w:val="000000" w:themeColor="text1"/>
                <w:sz w:val="20"/>
                <w:szCs w:val="20"/>
              </w:rPr>
              <w:t xml:space="preserve"> times more active than its basal activity, and active Cdc25 is </w:t>
            </w:r>
            <w:r w:rsidRPr="00215C0E">
              <w:rPr>
                <w:i/>
                <w:color w:val="000000" w:themeColor="text1"/>
                <w:sz w:val="20"/>
                <w:szCs w:val="20"/>
              </w:rPr>
              <w:t>p</w:t>
            </w:r>
            <w:r w:rsidRPr="00215C0E">
              <w:rPr>
                <w:color w:val="000000" w:themeColor="text1"/>
                <w:sz w:val="20"/>
                <w:szCs w:val="20"/>
              </w:rPr>
              <w:t xml:space="preserve"> times more active than its basal activity. We estimate this value to be 5 from previous measurements. </w:t>
            </w:r>
            <w:r w:rsidRPr="00215C0E">
              <w:rPr>
                <w:color w:val="000000" w:themeColor="text1"/>
                <w:sz w:val="20"/>
                <w:szCs w:val="20"/>
              </w:rPr>
              <w:fldChar w:fldCharType="begin">
                <w:fldData xml:space="preserve">PEVuZE5vdGU+PENpdGU+PEF1dGhvcj5LdW1hZ2FpPC9BdXRob3I+PFllYXI+MTk5MjwvWWVhcj48
UmVjTnVtPjU1PC9SZWNOdW0+PERpc3BsYXlUZXh0Pls3LDE2LTE4XTwvRGlzcGxheVRleHQ+PHJl
Y29yZD48cmVjLW51bWJlcj41NTwvcmVjLW51bWJlcj48cmVmLXR5cGUgbmFtZT0iSm91cm5hbCBB
cnRpY2xlIj4xNzwvcmVmLXR5cGU+PGNvbnRyaWJ1dG9ycz48YXV0aG9ycz48YXV0aG9yPkt1bWFn
YWksIEEuLDwvYXV0aG9yPjxhdXRob3I+RHVucGh5LCBXLkcuPC9hdXRob3I+PC9hdXRob3JzPjwv
Y29udHJpYnV0b3JzPjx0aXRsZXM+PHRpdGxlPlJlZ3VsYXRpb24gb2YgdGhlIGNkYzI1IHByb3Rl
aW4gZHVyaW5nIHRoZSBjZWxsIGN5Y2xlIGluIFhlbm9wdXMgZXh0cmFjdHM8L3RpdGxlPjxzZWNv
bmRhcnktdGl0bGU+Q2VsbDwvc2Vjb25kYXJ5LXRpdGxlPjwvdGl0bGVzPjxwZXJpb2RpY2FsPjxm
dWxsLXRpdGxlPkNlbGw8L2Z1bGwtdGl0bGU+PC9wZXJpb2RpY2FsPjxwYWdlcz4xMzktMTUxPC9w
YWdlcz48dm9sdW1lPjcwPC92b2x1bWU+PG51bWJlcj4xPC9udW1iZXI+PGRhdGVzPjx5ZWFyPjE5
OTI8L3llYXI+PC9kYXRlcz48dXJscz48cmVsYXRlZC11cmxzPjx1cmw+aHR0cDovL3d3dy5zY2ll
bmNlZGlyZWN0LmNvbS9zY2llbmNlL2FydGljbGUvcGlpLzAwOTI4Njc0OTI5MDU0MFMgPC91cmw+
PC9yZWxhdGVkLXVybHM+PC91cmxzPjwvcmVjb3JkPjwvQ2l0ZT48Q2l0ZT48QXV0aG9yPk11ZWxs
ZXI8L0F1dGhvcj48WWVhcj4xOTk1PC9ZZWFyPjxSZWNOdW0+Mjg8L1JlY051bT48cmVjb3JkPjxy
ZWMtbnVtYmVyPjI4PC9yZWMtbnVtYmVyPjxyZWYtdHlwZSBuYW1lPSJKb3VybmFsIEFydGljbGUi
PjE3PC9yZWYtdHlwZT48Y29udHJpYnV0b3JzPjxhdXRob3JzPjxhdXRob3I+TXVlbGxlciwgUC5S
LjwvYXV0aG9yPjxhdXRob3I+Q29sZW1hbiwgVC5SLiA8L2F1dGhvcj48YXV0aG9yPkR1bnBoeSwg
Vy5HLjwvYXV0aG9yPjwvYXV0aG9ycz48L2NvbnRyaWJ1dG9ycz48dGl0bGVzPjx0aXRsZT5DZWxs
IGN5Y2xlIHJlZ3VsYXRpb24gb2YgYSBYZW5vcHVzIFdlZTEtbGlrZSBraW5hc2U8L3RpdGxlPjxz
ZWNvbmRhcnktdGl0bGU+TW9sLiBCaW9sLiBDZWxsPC9zZWNvbmRhcnktdGl0bGU+PC90aXRsZXM+
PHBlcmlvZGljYWw+PGZ1bGwtdGl0bGU+TW9sLiBCaW9sLiBDZWxsPC9mdWxsLXRpdGxlPjwvcGVy
aW9kaWNhbD48cGFnZXM+MTE5LTEzNDwvcGFnZXM+PHZvbHVtZT42PC92b2x1bWU+PG51bWJlcj4x
PC9udW1iZXI+PGRhdGVzPjx5ZWFyPjE5OTU8L3llYXI+PHB1Yi1kYXRlcz48ZGF0ZT5KYW51YXJ5
IDEsIDE5OTU8L2RhdGU+PC9wdWItZGF0ZXM+PC9kYXRlcz48dXJscz48cmVsYXRlZC11cmxzPjx1
cmw+aHR0cDovL3d3dy5tb2xiaW9sY2VsbC5vcmcvY2dpL2NvbnRlbnQvYWJzdHJhY3QvNi8xLzEx
OSA8L3VybD48L3JlbGF0ZWQtdXJscz48L3VybHM+PC9yZWNvcmQ+PC9DaXRlPjxDaXRlPjxBdXRo
b3I+S2ltPC9BdXRob3I+PFllYXI+MjAwNTwvWWVhcj48UmVjTnVtPjQzPC9SZWNOdW0+PHJlY29y
ZD48cmVjLW51bWJlcj40MzwvcmVjLW51bWJlcj48cmVmLXR5cGUgbmFtZT0iSm91cm5hbCBBcnRp
Y2xlIj4xNzwvcmVmLXR5cGU+PGNvbnRyaWJ1dG9ycz48YXV0aG9ycz48YXV0aG9yPktpbSwgUy5Z
LiwgPC9hdXRob3I+PGF1dGhvcj5Tb25nLCBFLkouLCA8L2F1dGhvcj48YXV0aG9yPkxlZSwgSy5K
LiwgPC9hdXRob3I+PGF1dGhvcj5GZXJyZWxsLCBKLiBFLiwgSnIuPC9hdXRob3I+PC9hdXRob3Jz
PjwvY29udHJpYnV0b3JzPjx0aXRsZXM+PHRpdGxlPk11bHRpc2l0ZSBNLVBoYXNlIHBob3NwaG9y
eWxhdGlvbiBvZiBYZW5vcHVzIFdlZTFBPC90aXRsZT48c2Vjb25kYXJ5LXRpdGxlPk1vbCBDZWxs
IEJpb2wuPC9zZWNvbmRhcnktdGl0bGU+PC90aXRsZXM+PHBlcmlvZGljYWw+PGZ1bGwtdGl0bGU+
TW9sIENlbGwgQmlvbC48L2Z1bGwtdGl0bGU+PC9wZXJpb2RpY2FsPjxwYWdlcz4xMDU4MC0xMDU5
MDwvcGFnZXM+PHZvbHVtZT4yNTwvdm9sdW1lPjxudW1iZXI+MjM8L251bWJlcj48ZGF0ZXM+PHll
YXI+MjAwNTwveWVhcj48cHViLWRhdGVzPjxkYXRlPkRlY2VtYmVyIDEsIDIwMDU8L2RhdGU+PC9w
dWItZGF0ZXM+PC9kYXRlcz48dXJscz48cmVsYXRlZC11cmxzPjx1cmw+aHR0cDovL21jYi5hc20u
b3JnL2NnaS9jb250ZW50L2Fic3RyYWN0LzI1LzIzLzEwNTgwIDwvdXJsPjwvcmVsYXRlZC11cmxz
PjwvdXJscz48ZWxlY3Ryb25pYy1yZXNvdXJjZS1udW0+MTAuMTEyOC9tY2IuMjUuMjMuMTA1ODAt
MTA1OTAuMjAwNTwvZWxlY3Ryb25pYy1yZXNvdXJjZS1udW0+PC9yZWNvcmQ+PC9DaXRlPjxDaXRl
PjxBdXRob3I+VHNhaTwvQXV0aG9yPjxZZWFyPjIwMDg8L1llYXI+PFJlY051bT41NzwvUmVjTnVt
PjxyZWNvcmQ+PHJlYy1udW1iZXI+NTc8L3JlYy1udW1iZXI+PHJlZi10eXBlIG5hbWU9IkpvdXJu
YWwgQXJ0aWNsZSI+MTc8L3JlZi10eXBlPjxjb250cmlidXRvcnM+PGF1dGhvcnM+PGF1dGhvcj5U
c2FpLCBULlkuLUMuLCA8L2F1dGhvcj48YXV0aG9yPkNob2ksIFkuUy4sIDwvYXV0aG9yPjxhdXRo
b3I+TWEsIFcuLCA8L2F1dGhvcj48YXV0aG9yPlBvbWVyZW5pbmcsIEouUi4sIDwvYXV0aG9yPjxh
dXRob3I+VGFuZywgQy4sIDwvYXV0aG9yPjxhdXRob3I+RmVycmVsbCwgSi4gRS4sIEpyLjwvYXV0
aG9yPjwvYXV0aG9ycz48L2NvbnRyaWJ1dG9ycz48dGl0bGVzPjx0aXRsZT5Sb2J1c3QsIHR1bmFi
bGUgYmlvbG9naWNhbCBvc2NpbGxhdGlvbnMgZnJvbSBpbnRlcmxpbmtlZCBwb3NpdGl2ZSBhbmQg
bmVnYXRpdmUgZmVlZGJhY2sgbG9vcHM8L3RpdGxlPjxzZWNvbmRhcnktdGl0bGU+U2NpZW5jZTwv
c2Vjb25kYXJ5LXRpdGxlPjwvdGl0bGVzPjxwZXJpb2RpY2FsPjxmdWxsLXRpdGxlPlNjaWVuY2U8
L2Z1bGwtdGl0bGU+PC9wZXJpb2RpY2FsPjxwYWdlcz4xMjYtMTI5PC9wYWdlcz48dm9sdW1lPjMy
MTwvdm9sdW1lPjxudW1iZXI+NTg4NTwvbnVtYmVyPjxkYXRlcz48eWVhcj4yMDA4PC95ZWFyPjxw
dWItZGF0ZXM+PGRhdGU+SnVseSA0LCAyMDA4PC9kYXRlPjwvcHViLWRhdGVzPjwvZGF0ZXM+PHVy
bHM+PHJlbGF0ZWQtdXJscz48dXJsPmh0dHA6Ly93d3cuc2NpZW5jZW1hZy5vcmcvY29udGVudC8z
MjEvNTg4NS8xMjYuYWJzdHJhY3QgPC91cmw+PC9yZWxhdGVkLXVybHM+PC91cmxzPjxlbGVjdHJv
bmljLXJlc291cmNlLW51bT4xMC4xMTI2L3NjaWVuY2UuMTE1Njk1MTwvZWxlY3Ryb25pYy1yZXNv
dXJjZS1udW0+PC9yZWNvcmQ+PC9DaXRlPjxDaXRlPjxBdXRob3I+S2ltPC9BdXRob3I+PFllYXI+
MjAwNTwvWWVhcj48UmVjTnVtPjQzPC9SZWNOdW0+PHJlY29yZD48cmVjLW51bWJlcj40MzwvcmVj
LW51bWJlcj48cmVmLXR5cGUgbmFtZT0iSm91cm5hbCBBcnRpY2xlIj4xNzwvcmVmLXR5cGU+PGNv
bnRyaWJ1dG9ycz48YXV0aG9ycz48YXV0aG9yPktpbSwgUy5ZLiwgPC9hdXRob3I+PGF1dGhvcj5T
b25nLCBFLkouLCA8L2F1dGhvcj48YXV0aG9yPkxlZSwgSy5KLiwgPC9hdXRob3I+PGF1dGhvcj5G
ZXJyZWxsLCBKLiBFLiwgSnIuPC9hdXRob3I+PC9hdXRob3JzPjwvY29udHJpYnV0b3JzPjx0aXRs
ZXM+PHRpdGxlPk11bHRpc2l0ZSBNLVBoYXNlIHBob3NwaG9yeWxhdGlvbiBvZiBYZW5vcHVzIFdl
ZTFBPC90aXRsZT48c2Vjb25kYXJ5LXRpdGxlPk1vbCBDZWxsIEJpb2wuPC9zZWNvbmRhcnktdGl0
bGU+PC90aXRsZXM+PHBlcmlvZGljYWw+PGZ1bGwtdGl0bGU+TW9sIENlbGwgQmlvbC48L2Z1bGwt
dGl0bGU+PC9wZXJpb2RpY2FsPjxwYWdlcz4xMDU4MC0xMDU5MDwvcGFnZXM+PHZvbHVtZT4yNTwv
dm9sdW1lPjxudW1iZXI+MjM8L251bWJlcj48ZGF0ZXM+PHllYXI+MjAwNTwveWVhcj48cHViLWRh
dGVzPjxkYXRlPkRlY2VtYmVyIDEsIDIwMDU8L2RhdGU+PC9wdWItZGF0ZXM+PC9kYXRlcz48dXJs
cz48cmVsYXRlZC11cmxzPjx1cmw+aHR0cDovL21jYi5hc20ub3JnL2NnaS9jb250ZW50L2Fic3Ry
YWN0LzI1LzIzLzEwNTgwIDwvdXJsPjwvcmVsYXRlZC11cmxzPjwvdXJscz48ZWxlY3Ryb25pYy1y
ZXNvdXJjZS1udW0+MTAuMTEyOC9tY2IuMjUuMjMuMTA1ODAtMTA1OTAuMjAwNTwvZWxlY3Ryb25p
Yy1yZXNvdXJjZS1udW0+PC9yZWNvcmQ+PC9DaXRlPjxDaXRlPjxBdXRob3I+S2ltPC9BdXRob3I+
PFllYXI+MjAwNTwvWWVhcj48UmVjTnVtPjQzPC9SZWNOdW0+PHJlY29yZD48cmVjLW51bWJlcj40
MzwvcmVjLW51bWJlcj48cmVmLXR5cGUgbmFtZT0iSm91cm5hbCBBcnRpY2xlIj4xNzwvcmVmLXR5
cGU+PGNvbnRyaWJ1dG9ycz48YXV0aG9ycz48YXV0aG9yPktpbSwgUy5ZLiwgPC9hdXRob3I+PGF1
dGhvcj5Tb25nLCBFLkouLCA8L2F1dGhvcj48YXV0aG9yPkxlZSwgSy5KLiwgPC9hdXRob3I+PGF1
dGhvcj5GZXJyZWxsLCBKLiBFLiwgSnIuPC9hdXRob3I+PC9hdXRob3JzPjwvY29udHJpYnV0b3Jz
Pjx0aXRsZXM+PHRpdGxlPk11bHRpc2l0ZSBNLVBoYXNlIHBob3NwaG9yeWxhdGlvbiBvZiBYZW5v
cHVzIFdlZTFBPC90aXRsZT48c2Vjb25kYXJ5LXRpdGxlPk1vbCBDZWxsIEJpb2wuPC9zZWNvbmRh
cnktdGl0bGU+PC90aXRsZXM+PHBlcmlvZGljYWw+PGZ1bGwtdGl0bGU+TW9sIENlbGwgQmlvbC48
L2Z1bGwtdGl0bGU+PC9wZXJpb2RpY2FsPjxwYWdlcz4xMDU4MC0xMDU5MDwvcGFnZXM+PHZvbHVt
ZT4yNTwvdm9sdW1lPjxudW1iZXI+MjM8L251bWJlcj48ZGF0ZXM+PHllYXI+MjAwNTwveWVhcj48
cHViLWRhdGVzPjxkYXRlPkRlY2VtYmVyIDEsIDIwMDU8L2RhdGU+PC9wdWItZGF0ZXM+PC9kYXRl
cz48dXJscz48cmVsYXRlZC11cmxzPjx1cmw+aHR0cDovL21jYi5hc20ub3JnL2NnaS9jb250ZW50
L2Fic3RyYWN0LzI1LzIzLzEwNTgwIDwvdXJsPjwvcmVsYXRlZC11cmxzPjwvdXJscz48ZWxlY3Ry
b25pYy1yZXNvdXJjZS1udW0+MTAuMTEyOC9tY2IuMjUuMjMuMTA1ODAtMTA1OTAuMjAwNTwvZWxl
Y3Ryb25pYy1yZXNvdXJjZS1udW0+PC9yZWNvcmQ+PC9DaXRlPjwvRW5kTm90ZT4AAACM
</w:fldData>
              </w:fldChar>
            </w:r>
            <w:r w:rsidRPr="00215C0E">
              <w:rPr>
                <w:color w:val="000000" w:themeColor="text1"/>
                <w:sz w:val="20"/>
                <w:szCs w:val="20"/>
              </w:rPr>
              <w:instrText xml:space="preserve"> ADDIN EN.CITE </w:instrText>
            </w:r>
            <w:r w:rsidRPr="00215C0E">
              <w:rPr>
                <w:color w:val="000000" w:themeColor="text1"/>
                <w:sz w:val="20"/>
                <w:szCs w:val="20"/>
              </w:rPr>
              <w:fldChar w:fldCharType="begin">
                <w:fldData xml:space="preserve">PEVuZE5vdGU+PENpdGU+PEF1dGhvcj5LdW1hZ2FpPC9BdXRob3I+PFllYXI+MTk5MjwvWWVhcj48
UmVjTnVtPjU1PC9SZWNOdW0+PERpc3BsYXlUZXh0Pls3LDE2LTE4XTwvRGlzcGxheVRleHQ+PHJl
Y29yZD48cmVjLW51bWJlcj41NTwvcmVjLW51bWJlcj48cmVmLXR5cGUgbmFtZT0iSm91cm5hbCBB
cnRpY2xlIj4xNzwvcmVmLXR5cGU+PGNvbnRyaWJ1dG9ycz48YXV0aG9ycz48YXV0aG9yPkt1bWFn
YWksIEEuLDwvYXV0aG9yPjxhdXRob3I+RHVucGh5LCBXLkcuPC9hdXRob3I+PC9hdXRob3JzPjwv
Y29udHJpYnV0b3JzPjx0aXRsZXM+PHRpdGxlPlJlZ3VsYXRpb24gb2YgdGhlIGNkYzI1IHByb3Rl
aW4gZHVyaW5nIHRoZSBjZWxsIGN5Y2xlIGluIFhlbm9wdXMgZXh0cmFjdHM8L3RpdGxlPjxzZWNv
bmRhcnktdGl0bGU+Q2VsbDwvc2Vjb25kYXJ5LXRpdGxlPjwvdGl0bGVzPjxwZXJpb2RpY2FsPjxm
dWxsLXRpdGxlPkNlbGw8L2Z1bGwtdGl0bGU+PC9wZXJpb2RpY2FsPjxwYWdlcz4xMzktMTUxPC9w
YWdlcz48dm9sdW1lPjcwPC92b2x1bWU+PG51bWJlcj4xPC9udW1iZXI+PGRhdGVzPjx5ZWFyPjE5
OTI8L3llYXI+PC9kYXRlcz48dXJscz48cmVsYXRlZC11cmxzPjx1cmw+aHR0cDovL3d3dy5zY2ll
bmNlZGlyZWN0LmNvbS9zY2llbmNlL2FydGljbGUvcGlpLzAwOTI4Njc0OTI5MDU0MFMgPC91cmw+
PC9yZWxhdGVkLXVybHM+PC91cmxzPjwvcmVjb3JkPjwvQ2l0ZT48Q2l0ZT48QXV0aG9yPk11ZWxs
ZXI8L0F1dGhvcj48WWVhcj4xOTk1PC9ZZWFyPjxSZWNOdW0+Mjg8L1JlY051bT48cmVjb3JkPjxy
ZWMtbnVtYmVyPjI4PC9yZWMtbnVtYmVyPjxyZWYtdHlwZSBuYW1lPSJKb3VybmFsIEFydGljbGUi
PjE3PC9yZWYtdHlwZT48Y29udHJpYnV0b3JzPjxhdXRob3JzPjxhdXRob3I+TXVlbGxlciwgUC5S
LjwvYXV0aG9yPjxhdXRob3I+Q29sZW1hbiwgVC5SLiA8L2F1dGhvcj48YXV0aG9yPkR1bnBoeSwg
Vy5HLjwvYXV0aG9yPjwvYXV0aG9ycz48L2NvbnRyaWJ1dG9ycz48dGl0bGVzPjx0aXRsZT5DZWxs
IGN5Y2xlIHJlZ3VsYXRpb24gb2YgYSBYZW5vcHVzIFdlZTEtbGlrZSBraW5hc2U8L3RpdGxlPjxz
ZWNvbmRhcnktdGl0bGU+TW9sLiBCaW9sLiBDZWxsPC9zZWNvbmRhcnktdGl0bGU+PC90aXRsZXM+
PHBlcmlvZGljYWw+PGZ1bGwtdGl0bGU+TW9sLiBCaW9sLiBDZWxsPC9mdWxsLXRpdGxlPjwvcGVy
aW9kaWNhbD48cGFnZXM+MTE5LTEzNDwvcGFnZXM+PHZvbHVtZT42PC92b2x1bWU+PG51bWJlcj4x
PC9udW1iZXI+PGRhdGVzPjx5ZWFyPjE5OTU8L3llYXI+PHB1Yi1kYXRlcz48ZGF0ZT5KYW51YXJ5
IDEsIDE5OTU8L2RhdGU+PC9wdWItZGF0ZXM+PC9kYXRlcz48dXJscz48cmVsYXRlZC11cmxzPjx1
cmw+aHR0cDovL3d3dy5tb2xiaW9sY2VsbC5vcmcvY2dpL2NvbnRlbnQvYWJzdHJhY3QvNi8xLzEx
OSA8L3VybD48L3JlbGF0ZWQtdXJscz48L3VybHM+PC9yZWNvcmQ+PC9DaXRlPjxDaXRlPjxBdXRo
b3I+S2ltPC9BdXRob3I+PFllYXI+MjAwNTwvWWVhcj48UmVjTnVtPjQzPC9SZWNOdW0+PHJlY29y
ZD48cmVjLW51bWJlcj40MzwvcmVjLW51bWJlcj48cmVmLXR5cGUgbmFtZT0iSm91cm5hbCBBcnRp
Y2xlIj4xNzwvcmVmLXR5cGU+PGNvbnRyaWJ1dG9ycz48YXV0aG9ycz48YXV0aG9yPktpbSwgUy5Z
LiwgPC9hdXRob3I+PGF1dGhvcj5Tb25nLCBFLkouLCA8L2F1dGhvcj48YXV0aG9yPkxlZSwgSy5K
LiwgPC9hdXRob3I+PGF1dGhvcj5GZXJyZWxsLCBKLiBFLiwgSnIuPC9hdXRob3I+PC9hdXRob3Jz
PjwvY29udHJpYnV0b3JzPjx0aXRsZXM+PHRpdGxlPk11bHRpc2l0ZSBNLVBoYXNlIHBob3NwaG9y
eWxhdGlvbiBvZiBYZW5vcHVzIFdlZTFBPC90aXRsZT48c2Vjb25kYXJ5LXRpdGxlPk1vbCBDZWxs
IEJpb2wuPC9zZWNvbmRhcnktdGl0bGU+PC90aXRsZXM+PHBlcmlvZGljYWw+PGZ1bGwtdGl0bGU+
TW9sIENlbGwgQmlvbC48L2Z1bGwtdGl0bGU+PC9wZXJpb2RpY2FsPjxwYWdlcz4xMDU4MC0xMDU5
MDwvcGFnZXM+PHZvbHVtZT4yNTwvdm9sdW1lPjxudW1iZXI+MjM8L251bWJlcj48ZGF0ZXM+PHll
YXI+MjAwNTwveWVhcj48cHViLWRhdGVzPjxkYXRlPkRlY2VtYmVyIDEsIDIwMDU8L2RhdGU+PC9w
dWItZGF0ZXM+PC9kYXRlcz48dXJscz48cmVsYXRlZC11cmxzPjx1cmw+aHR0cDovL21jYi5hc20u
b3JnL2NnaS9jb250ZW50L2Fic3RyYWN0LzI1LzIzLzEwNTgwIDwvdXJsPjwvcmVsYXRlZC11cmxz
PjwvdXJscz48ZWxlY3Ryb25pYy1yZXNvdXJjZS1udW0+MTAuMTEyOC9tY2IuMjUuMjMuMTA1ODAt
MTA1OTAuMjAwNTwvZWxlY3Ryb25pYy1yZXNvdXJjZS1udW0+PC9yZWNvcmQ+PC9DaXRlPjxDaXRl
PjxBdXRob3I+VHNhaTwvQXV0aG9yPjxZZWFyPjIwMDg8L1llYXI+PFJlY051bT41NzwvUmVjTnVt
PjxyZWNvcmQ+PHJlYy1udW1iZXI+NTc8L3JlYy1udW1iZXI+PHJlZi10eXBlIG5hbWU9IkpvdXJu
YWwgQXJ0aWNsZSI+MTc8L3JlZi10eXBlPjxjb250cmlidXRvcnM+PGF1dGhvcnM+PGF1dGhvcj5U
c2FpLCBULlkuLUMuLCA8L2F1dGhvcj48YXV0aG9yPkNob2ksIFkuUy4sIDwvYXV0aG9yPjxhdXRo
b3I+TWEsIFcuLCA8L2F1dGhvcj48YXV0aG9yPlBvbWVyZW5pbmcsIEouUi4sIDwvYXV0aG9yPjxh
dXRob3I+VGFuZywgQy4sIDwvYXV0aG9yPjxhdXRob3I+RmVycmVsbCwgSi4gRS4sIEpyLjwvYXV0
aG9yPjwvYXV0aG9ycz48L2NvbnRyaWJ1dG9ycz48dGl0bGVzPjx0aXRsZT5Sb2J1c3QsIHR1bmFi
bGUgYmlvbG9naWNhbCBvc2NpbGxhdGlvbnMgZnJvbSBpbnRlcmxpbmtlZCBwb3NpdGl2ZSBhbmQg
bmVnYXRpdmUgZmVlZGJhY2sgbG9vcHM8L3RpdGxlPjxzZWNvbmRhcnktdGl0bGU+U2NpZW5jZTwv
c2Vjb25kYXJ5LXRpdGxlPjwvdGl0bGVzPjxwZXJpb2RpY2FsPjxmdWxsLXRpdGxlPlNjaWVuY2U8
L2Z1bGwtdGl0bGU+PC9wZXJpb2RpY2FsPjxwYWdlcz4xMjYtMTI5PC9wYWdlcz48dm9sdW1lPjMy
MTwvdm9sdW1lPjxudW1iZXI+NTg4NTwvbnVtYmVyPjxkYXRlcz48eWVhcj4yMDA4PC95ZWFyPjxw
dWItZGF0ZXM+PGRhdGU+SnVseSA0LCAyMDA4PC9kYXRlPjwvcHViLWRhdGVzPjwvZGF0ZXM+PHVy
bHM+PHJlbGF0ZWQtdXJscz48dXJsPmh0dHA6Ly93d3cuc2NpZW5jZW1hZy5vcmcvY29udGVudC8z
MjEvNTg4NS8xMjYuYWJzdHJhY3QgPC91cmw+PC9yZWxhdGVkLXVybHM+PC91cmxzPjxlbGVjdHJv
bmljLXJlc291cmNlLW51bT4xMC4xMTI2L3NjaWVuY2UuMTE1Njk1MTwvZWxlY3Ryb25pYy1yZXNv
dXJjZS1udW0+PC9yZWNvcmQ+PC9DaXRlPjxDaXRlPjxBdXRob3I+S2ltPC9BdXRob3I+PFllYXI+
MjAwNTwvWWVhcj48UmVjTnVtPjQzPC9SZWNOdW0+PHJlY29yZD48cmVjLW51bWJlcj40MzwvcmVj
LW51bWJlcj48cmVmLXR5cGUgbmFtZT0iSm91cm5hbCBBcnRpY2xlIj4xNzwvcmVmLXR5cGU+PGNv
bnRyaWJ1dG9ycz48YXV0aG9ycz48YXV0aG9yPktpbSwgUy5ZLiwgPC9hdXRob3I+PGF1dGhvcj5T
b25nLCBFLkouLCA8L2F1dGhvcj48YXV0aG9yPkxlZSwgSy5KLiwgPC9hdXRob3I+PGF1dGhvcj5G
ZXJyZWxsLCBKLiBFLiwgSnIuPC9hdXRob3I+PC9hdXRob3JzPjwvY29udHJpYnV0b3JzPjx0aXRs
ZXM+PHRpdGxlPk11bHRpc2l0ZSBNLVBoYXNlIHBob3NwaG9yeWxhdGlvbiBvZiBYZW5vcHVzIFdl
ZTFBPC90aXRsZT48c2Vjb25kYXJ5LXRpdGxlPk1vbCBDZWxsIEJpb2wuPC9zZWNvbmRhcnktdGl0
bGU+PC90aXRsZXM+PHBlcmlvZGljYWw+PGZ1bGwtdGl0bGU+TW9sIENlbGwgQmlvbC48L2Z1bGwt
dGl0bGU+PC9wZXJpb2RpY2FsPjxwYWdlcz4xMDU4MC0xMDU5MDwvcGFnZXM+PHZvbHVtZT4yNTwv
dm9sdW1lPjxudW1iZXI+MjM8L251bWJlcj48ZGF0ZXM+PHllYXI+MjAwNTwveWVhcj48cHViLWRh
dGVzPjxkYXRlPkRlY2VtYmVyIDEsIDIwMDU8L2RhdGU+PC9wdWItZGF0ZXM+PC9kYXRlcz48dXJs
cz48cmVsYXRlZC11cmxzPjx1cmw+aHR0cDovL21jYi5hc20ub3JnL2NnaS9jb250ZW50L2Fic3Ry
YWN0LzI1LzIzLzEwNTgwIDwvdXJsPjwvcmVsYXRlZC11cmxzPjwvdXJscz48ZWxlY3Ryb25pYy1y
ZXNvdXJjZS1udW0+MTAuMTEyOC9tY2IuMjUuMjMuMTA1ODAtMTA1OTAuMjAwNTwvZWxlY3Ryb25p
Yy1yZXNvdXJjZS1udW0+PC9yZWNvcmQ+PC9DaXRlPjxDaXRlPjxBdXRob3I+S2ltPC9BdXRob3I+
PFllYXI+MjAwNTwvWWVhcj48UmVjTnVtPjQzPC9SZWNOdW0+PHJlY29yZD48cmVjLW51bWJlcj40
MzwvcmVjLW51bWJlcj48cmVmLXR5cGUgbmFtZT0iSm91cm5hbCBBcnRpY2xlIj4xNzwvcmVmLXR5
cGU+PGNvbnRyaWJ1dG9ycz48YXV0aG9ycz48YXV0aG9yPktpbSwgUy5ZLiwgPC9hdXRob3I+PGF1
dGhvcj5Tb25nLCBFLkouLCA8L2F1dGhvcj48YXV0aG9yPkxlZSwgSy5KLiwgPC9hdXRob3I+PGF1
dGhvcj5GZXJyZWxsLCBKLiBFLiwgSnIuPC9hdXRob3I+PC9hdXRob3JzPjwvY29udHJpYnV0b3Jz
Pjx0aXRsZXM+PHRpdGxlPk11bHRpc2l0ZSBNLVBoYXNlIHBob3NwaG9yeWxhdGlvbiBvZiBYZW5v
cHVzIFdlZTFBPC90aXRsZT48c2Vjb25kYXJ5LXRpdGxlPk1vbCBDZWxsIEJpb2wuPC9zZWNvbmRh
cnktdGl0bGU+PC90aXRsZXM+PHBlcmlvZGljYWw+PGZ1bGwtdGl0bGU+TW9sIENlbGwgQmlvbC48
L2Z1bGwtdGl0bGU+PC9wZXJpb2RpY2FsPjxwYWdlcz4xMDU4MC0xMDU5MDwvcGFnZXM+PHZvbHVt
ZT4yNTwvdm9sdW1lPjxudW1iZXI+MjM8L251bWJlcj48ZGF0ZXM+PHllYXI+MjAwNTwveWVhcj48
cHViLWRhdGVzPjxkYXRlPkRlY2VtYmVyIDEsIDIwMDU8L2RhdGU+PC9wdWItZGF0ZXM+PC9kYXRl
cz48dXJscz48cmVsYXRlZC11cmxzPjx1cmw+aHR0cDovL21jYi5hc20ub3JnL2NnaS9jb250ZW50
L2Fic3RyYWN0LzI1LzIzLzEwNTgwIDwvdXJsPjwvcmVsYXRlZC11cmxzPjwvdXJscz48ZWxlY3Ry
b25pYy1yZXNvdXJjZS1udW0+MTAuMTEyOC9tY2IuMjUuMjMuMTA1ODAtMTA1OTAuMjAwNTwvZWxl
Y3Ryb25pYy1yZXNvdXJjZS1udW0+PC9yZWNvcmQ+PC9DaXRlPjwvRW5kTm90ZT4AAAB+
</w:fldData>
              </w:fldChar>
            </w:r>
            <w:r w:rsidRPr="00215C0E">
              <w:rPr>
                <w:color w:val="000000" w:themeColor="text1"/>
                <w:sz w:val="20"/>
                <w:szCs w:val="20"/>
              </w:rPr>
              <w:instrText xml:space="preserve"> ADDIN EN.CITE.DATA </w:instrText>
            </w:r>
            <w:r w:rsidRPr="00215C0E">
              <w:rPr>
                <w:color w:val="000000" w:themeColor="text1"/>
                <w:sz w:val="20"/>
                <w:szCs w:val="20"/>
              </w:rPr>
            </w:r>
            <w:r w:rsidRPr="00215C0E">
              <w:rPr>
                <w:color w:val="000000" w:themeColor="text1"/>
                <w:sz w:val="20"/>
                <w:szCs w:val="20"/>
              </w:rPr>
              <w:fldChar w:fldCharType="end"/>
            </w:r>
            <w:r w:rsidRPr="00215C0E">
              <w:rPr>
                <w:color w:val="000000" w:themeColor="text1"/>
                <w:sz w:val="20"/>
                <w:szCs w:val="20"/>
              </w:rPr>
            </w:r>
            <w:r w:rsidRPr="00215C0E">
              <w:rPr>
                <w:color w:val="000000" w:themeColor="text1"/>
                <w:sz w:val="20"/>
                <w:szCs w:val="20"/>
              </w:rPr>
              <w:fldChar w:fldCharType="separate"/>
            </w:r>
            <w:r w:rsidRPr="00215C0E">
              <w:rPr>
                <w:noProof/>
                <w:color w:val="000000" w:themeColor="text1"/>
                <w:sz w:val="20"/>
                <w:szCs w:val="20"/>
              </w:rPr>
              <w:t>[</w:t>
            </w:r>
            <w:hyperlink w:anchor="_ENREF_7" w:tooltip="Kumagai, 1992 #1040" w:history="1">
              <w:r w:rsidRPr="00215C0E">
                <w:rPr>
                  <w:noProof/>
                  <w:color w:val="000000" w:themeColor="text1"/>
                  <w:sz w:val="20"/>
                  <w:szCs w:val="20"/>
                </w:rPr>
                <w:t>7</w:t>
              </w:r>
            </w:hyperlink>
            <w:r w:rsidRPr="00215C0E">
              <w:rPr>
                <w:noProof/>
                <w:color w:val="000000" w:themeColor="text1"/>
                <w:sz w:val="20"/>
                <w:szCs w:val="20"/>
              </w:rPr>
              <w:t>,</w:t>
            </w:r>
            <w:hyperlink w:anchor="_ENREF_16" w:tooltip="Mueller, 1995 #28" w:history="1">
              <w:r w:rsidRPr="00215C0E">
                <w:rPr>
                  <w:noProof/>
                  <w:color w:val="000000" w:themeColor="text1"/>
                  <w:sz w:val="20"/>
                  <w:szCs w:val="20"/>
                </w:rPr>
                <w:t>16-18</w:t>
              </w:r>
            </w:hyperlink>
            <w:r w:rsidRPr="00215C0E">
              <w:rPr>
                <w:noProof/>
                <w:color w:val="000000" w:themeColor="text1"/>
                <w:sz w:val="20"/>
                <w:szCs w:val="20"/>
              </w:rPr>
              <w:t>]</w:t>
            </w:r>
            <w:r w:rsidRPr="00215C0E">
              <w:rPr>
                <w:color w:val="000000" w:themeColor="text1"/>
                <w:sz w:val="20"/>
                <w:szCs w:val="20"/>
              </w:rPr>
              <w:fldChar w:fldCharType="end"/>
            </w:r>
          </w:p>
        </w:tc>
      </w:tr>
    </w:tbl>
    <w:p w14:paraId="67628696" w14:textId="77777777" w:rsidR="00AD52D5" w:rsidRPr="00215C0E" w:rsidRDefault="00AD52D5" w:rsidP="00BF661C">
      <w:pPr>
        <w:rPr>
          <w:color w:val="000000" w:themeColor="text1"/>
        </w:rPr>
      </w:pPr>
    </w:p>
    <w:p w14:paraId="49D20A0C" w14:textId="77777777" w:rsidR="00AD52D5" w:rsidRPr="00215C0E" w:rsidRDefault="00AD52D5" w:rsidP="00BF661C">
      <w:pPr>
        <w:rPr>
          <w:b/>
          <w:color w:val="000000" w:themeColor="text1"/>
        </w:rPr>
      </w:pPr>
      <w:r w:rsidRPr="00215C0E">
        <w:rPr>
          <w:b/>
          <w:color w:val="000000" w:themeColor="text1"/>
        </w:rPr>
        <w:t>The Wee1-to-Cdc25 ratio (</w:t>
      </w:r>
      <w:r w:rsidRPr="00215C0E">
        <w:rPr>
          <w:b/>
          <w:i/>
          <w:color w:val="000000" w:themeColor="text1"/>
        </w:rPr>
        <w:t>r</w:t>
      </w:r>
      <w:r w:rsidRPr="00215C0E">
        <w:rPr>
          <w:b/>
          <w:color w:val="000000" w:themeColor="text1"/>
        </w:rPr>
        <w:t xml:space="preserve">) in the first and subsequent </w:t>
      </w:r>
      <w:proofErr w:type="gramStart"/>
      <w:r w:rsidRPr="00215C0E">
        <w:rPr>
          <w:b/>
          <w:color w:val="000000" w:themeColor="text1"/>
        </w:rPr>
        <w:t>cycles ,</w:t>
      </w:r>
      <w:proofErr w:type="gramEnd"/>
      <w:r w:rsidRPr="00215C0E">
        <w:rPr>
          <w:b/>
          <w:color w:val="000000" w:themeColor="text1"/>
        </w:rPr>
        <w:t xml:space="preserve"> and the transition control parameter τ and t0</w:t>
      </w:r>
    </w:p>
    <w:p w14:paraId="19D85B3C" w14:textId="77777777" w:rsidR="00AD52D5" w:rsidRPr="00215C0E" w:rsidRDefault="00AD52D5" w:rsidP="00A7683D">
      <w:pPr>
        <w:jc w:val="both"/>
        <w:rPr>
          <w:color w:val="000000" w:themeColor="text1"/>
        </w:rPr>
      </w:pPr>
      <w:r w:rsidRPr="00215C0E">
        <w:rPr>
          <w:color w:val="000000" w:themeColor="text1"/>
        </w:rPr>
        <w:t>We introduced the Wee1 to Cdc25 ratio (</w:t>
      </w:r>
      <w:r w:rsidRPr="00215C0E">
        <w:rPr>
          <w:i/>
          <w:color w:val="000000" w:themeColor="text1"/>
        </w:rPr>
        <w:t>r</w:t>
      </w:r>
      <w:r w:rsidRPr="00215C0E">
        <w:rPr>
          <w:color w:val="000000" w:themeColor="text1"/>
        </w:rPr>
        <w:t xml:space="preserve">) to tune the strength of the positive feedback. In the manuscript, we used the </w:t>
      </w:r>
      <w:proofErr w:type="gramStart"/>
      <w:r w:rsidRPr="00215C0E">
        <w:rPr>
          <w:color w:val="000000" w:themeColor="text1"/>
        </w:rPr>
        <w:t>experimentally-measured</w:t>
      </w:r>
      <w:proofErr w:type="gramEnd"/>
      <w:r w:rsidRPr="00215C0E">
        <w:rPr>
          <w:color w:val="000000" w:themeColor="text1"/>
        </w:rPr>
        <w:t xml:space="preserve"> steady-state relationship between cyclin B1 concentration and Cdk1 activity </w:t>
      </w:r>
      <w:r w:rsidRPr="00215C0E">
        <w:rPr>
          <w:color w:val="000000" w:themeColor="text1"/>
        </w:rPr>
        <w:fldChar w:fldCharType="begin">
          <w:fldData xml:space="preserve">PEVuZE5vdGU+PENpdGU+PEF1dGhvcj5Qb21lcmVuaW5nPC9BdXRob3I+PFllYXI+MjAwMzwvWWVh
cj48UmVjTnVtPjEyPC9SZWNOdW0+PERpc3BsYXlUZXh0PlsxNV08L0Rpc3BsYXlUZXh0PjxyZWNv
cmQ+PHJlYy1udW1iZXI+MTI8L3JlYy1udW1iZXI+PHJlZi10eXBlIG5hbWU9IkpvdXJuYWwgQXJ0
aWNsZSI+MTc8L3JlZi10eXBlPjxjb250cmlidXRvcnM+PGF1dGhvcnM+PGF1dGhvcj5Qb21lcmVu
aW5nLCBKLiBSLjwvYXV0aG9yPjxhdXRob3I+U29udGFnLCBFLiBELjwvYXV0aG9yPjxhdXRob3I+
RmVycmVsbCwgSi4gRS4sIEpyLjwvYXV0aG9yPjwvYXV0aG9ycz48L2NvbnRyaWJ1dG9ycz48YXV0
aC1hZGRyZXNzPkRlcGFydG1lbnQgb2YgTW9sZWN1bGFyIFBoYXJtYWNvbG9neSwgU3RhbmZvcmQg
VW5pdmVyc2l0eSBTY2hvb2wgb2YgTWVkaWNpbmUsIFN0YW5mb3JkLCBDQSA5NDMwNS01MTc0LCBV
U0EuPC9hdXRoLWFkZHJlc3M+PHRpdGxlcz48dGl0bGU+QnVpbGRpbmcgYSBjZWxsIGN5Y2xlIG9z
Y2lsbGF0b3I6IGh5c3RlcmVzaXMgYW5kIGJpc3RhYmlsaXR5IGluIHRoZSBhY3RpdmF0aW9uIG9m
IENkYzI8L3RpdGxlPjxzZWNvbmRhcnktdGl0bGU+TmF0IENlbGwgQmlvbDwvc2Vjb25kYXJ5LXRp
dGxlPjxhbHQtdGl0bGU+TmF0dXJlIGNlbGwgYmlvbG9neTwvYWx0LXRpdGxlPjwvdGl0bGVzPjxw
ZXJpb2RpY2FsPjxmdWxsLXRpdGxlPk5hdCBDZWxsIEJpb2w8L2Z1bGwtdGl0bGU+PGFiYnItMT5O
YXR1cmUgY2VsbCBiaW9sb2d5PC9hYmJyLTE+PC9wZXJpb2RpY2FsPjxhbHQtcGVyaW9kaWNhbD48
ZnVsbC10aXRsZT5OYXQgQ2VsbCBCaW9sPC9mdWxsLXRpdGxlPjxhYmJyLTE+TmF0dXJlIGNlbGwg
YmlvbG9neTwvYWJici0xPjwvYWx0LXBlcmlvZGljYWw+PHBhZ2VzPjM0Ni01MTwvcGFnZXM+PHZv
bHVtZT41PC92b2x1bWU+PG51bWJlcj40PC9udW1iZXI+PGtleXdvcmRzPjxrZXl3b3JkPkFuaW1h
bHM8L2tleXdvcmQ+PGtleXdvcmQ+QmlvbG9naWNhbCBDbG9ja3MvZHJ1ZyBlZmZlY3RzLypnZW5l
dGljczwva2V5d29yZD48a2V5d29yZD4qQ0RDMi1DREMyOCBLaW5hc2VzPC9rZXl3b3JkPjxrZXl3
b3JkPkNlbGwgQ3ljbGUvZHJ1ZyBlZmZlY3RzLypnZW5ldGljczwva2V5d29yZD48a2V5d29yZD5D
ZWxsIEV4dHJhY3RzL3BoYXJtYWNvbG9neTwva2V5d29yZD48a2V5d29yZD5DeWNsaW4gQi8qZ2Vu
ZXRpY3MvKm1ldGFib2xpc208L2tleXdvcmQ+PGtleXdvcmQ+Q3ljbGluLURlcGVuZGVudCBLaW5h
c2UgMjwva2V5d29yZD48a2V5d29yZD5DeWNsaW4tRGVwZW5kZW50IEtpbmFzZXMvKmdlbmV0aWNz
LyptZXRhYm9saXNtPC9rZXl3b3JkPjxrZXl3b3JkPkV1a2FyeW90aWMgQ2VsbHMvZHJ1ZyBlZmZl
Y3RzLyplbnp5bW9sb2d5PC9rZXl3b3JkPjxrZXl3b3JkPkZlZWRiYWNrLCBQaHlzaW9sb2dpY2Fs
L2RydWcgZWZmZWN0cy8qZ2VuZXRpY3M8L2tleXdvcmQ+PGtleXdvcmQ+RmVtYWxlPC9rZXl3b3Jk
PjxrZXl3b3JkPk1pdG9zaXMvZHJ1ZyBlZmZlY3RzL2dlbmV0aWNzPC9rZXl3b3JkPjxrZXl3b3Jk
Pk1vZGVscywgQmlvbG9naWNhbDwva2V5d29yZD48a2V5d29yZD5Pb2N5dGVzPC9rZXl3b3JkPjxr
ZXl3b3JkPlByb3RlaW4tU2VyaW5lLVRocmVvbmluZSBLaW5hc2VzLypnZW5ldGljcy8qbWV0YWJv
bGlzbTwva2V5d29yZD48a2V5d29yZD5SZWFjdGlvbiBUaW1lL2RydWcgZWZmZWN0cy9nZW5ldGlj
czwva2V5d29yZD48a2V5d29yZD5YZW5vcHVzIFByb3RlaW5zPC9rZXl3b3JkPjxrZXl3b3JkPlhl
bm9wdXMgbGFldmlzPC9rZXl3b3JkPjwva2V5d29yZHM+PGRhdGVzPjx5ZWFyPjIwMDM8L3llYXI+
PHB1Yi1kYXRlcz48ZGF0ZT5BcHI8L2RhdGU+PC9wdWItZGF0ZXM+PC9kYXRlcz48aXNibj4xNDY1
LTczOTIgKFByaW50KSYjeEQ7MTQ2NS03MzkyIChMaW5raW5nKTwvaXNibj48YWNjZXNzaW9uLW51
bT4xMjYyOTU0OTwvYWNjZXNzaW9uLW51bT48dXJscz48cmVsYXRlZC11cmxzPjx1cmw+aHR0cDov
L3d3dy5uY2JpLm5sbS5uaWguZ292L2VudHJlei9xdWVyeS5mY2dpP2NtZD1SZXRyaWV2ZSZhbXA7
ZGI9UHViTWVkJmFtcDtkb3B0PUNpdGF0aW9uJmFtcDtsaXN0X3VpZHM9MTI2Mjk1NDkgPC91cmw+
PC9yZWxhdGVkLXVybHM+PC91cmxzPjxsYW5ndWFnZT5lbmc8L2xhbmd1YWdlPjwvcmVjb3JkPjwv
Q2l0ZT48L0VuZE5vdGU+AAAAAJ0=
</w:fldData>
        </w:fldChar>
      </w:r>
      <w:r w:rsidRPr="00215C0E">
        <w:rPr>
          <w:color w:val="000000" w:themeColor="text1"/>
        </w:rPr>
        <w:instrText xml:space="preserve"> ADDIN EN.CITE </w:instrText>
      </w:r>
      <w:r w:rsidRPr="00215C0E">
        <w:rPr>
          <w:color w:val="000000" w:themeColor="text1"/>
        </w:rPr>
        <w:fldChar w:fldCharType="begin">
          <w:fldData xml:space="preserve">PEVuZE5vdGU+PENpdGU+PEF1dGhvcj5Qb21lcmVuaW5nPC9BdXRob3I+PFllYXI+MjAwMzwvWWVh
cj48UmVjTnVtPjEyPC9SZWNOdW0+PERpc3BsYXlUZXh0PlsxNV08L0Rpc3BsYXlUZXh0PjxyZWNv
cmQ+PHJlYy1udW1iZXI+MTI8L3JlYy1udW1iZXI+PHJlZi10eXBlIG5hbWU9IkpvdXJuYWwgQXJ0
aWNsZSI+MTc8L3JlZi10eXBlPjxjb250cmlidXRvcnM+PGF1dGhvcnM+PGF1dGhvcj5Qb21lcmVu
aW5nLCBKLiBSLjwvYXV0aG9yPjxhdXRob3I+U29udGFnLCBFLiBELjwvYXV0aG9yPjxhdXRob3I+
RmVycmVsbCwgSi4gRS4sIEpyLjwvYXV0aG9yPjwvYXV0aG9ycz48L2NvbnRyaWJ1dG9ycz48YXV0
aC1hZGRyZXNzPkRlcGFydG1lbnQgb2YgTW9sZWN1bGFyIFBoYXJtYWNvbG9neSwgU3RhbmZvcmQg
VW5pdmVyc2l0eSBTY2hvb2wgb2YgTWVkaWNpbmUsIFN0YW5mb3JkLCBDQSA5NDMwNS01MTc0LCBV
U0EuPC9hdXRoLWFkZHJlc3M+PHRpdGxlcz48dGl0bGU+QnVpbGRpbmcgYSBjZWxsIGN5Y2xlIG9z
Y2lsbGF0b3I6IGh5c3RlcmVzaXMgYW5kIGJpc3RhYmlsaXR5IGluIHRoZSBhY3RpdmF0aW9uIG9m
IENkYzI8L3RpdGxlPjxzZWNvbmRhcnktdGl0bGU+TmF0IENlbGwgQmlvbDwvc2Vjb25kYXJ5LXRp
dGxlPjxhbHQtdGl0bGU+TmF0dXJlIGNlbGwgYmlvbG9neTwvYWx0LXRpdGxlPjwvdGl0bGVzPjxw
ZXJpb2RpY2FsPjxmdWxsLXRpdGxlPk5hdCBDZWxsIEJpb2w8L2Z1bGwtdGl0bGU+PGFiYnItMT5O
YXR1cmUgY2VsbCBiaW9sb2d5PC9hYmJyLTE+PC9wZXJpb2RpY2FsPjxhbHQtcGVyaW9kaWNhbD48
ZnVsbC10aXRsZT5OYXQgQ2VsbCBCaW9sPC9mdWxsLXRpdGxlPjxhYmJyLTE+TmF0dXJlIGNlbGwg
YmlvbG9neTwvYWJici0xPjwvYWx0LXBlcmlvZGljYWw+PHBhZ2VzPjM0Ni01MTwvcGFnZXM+PHZv
bHVtZT41PC92b2x1bWU+PG51bWJlcj40PC9udW1iZXI+PGtleXdvcmRzPjxrZXl3b3JkPkFuaW1h
bHM8L2tleXdvcmQ+PGtleXdvcmQ+QmlvbG9naWNhbCBDbG9ja3MvZHJ1ZyBlZmZlY3RzLypnZW5l
dGljczwva2V5d29yZD48a2V5d29yZD4qQ0RDMi1DREMyOCBLaW5hc2VzPC9rZXl3b3JkPjxrZXl3
b3JkPkNlbGwgQ3ljbGUvZHJ1ZyBlZmZlY3RzLypnZW5ldGljczwva2V5d29yZD48a2V5d29yZD5D
ZWxsIEV4dHJhY3RzL3BoYXJtYWNvbG9neTwva2V5d29yZD48a2V5d29yZD5DeWNsaW4gQi8qZ2Vu
ZXRpY3MvKm1ldGFib2xpc208L2tleXdvcmQ+PGtleXdvcmQ+Q3ljbGluLURlcGVuZGVudCBLaW5h
c2UgMjwva2V5d29yZD48a2V5d29yZD5DeWNsaW4tRGVwZW5kZW50IEtpbmFzZXMvKmdlbmV0aWNz
LyptZXRhYm9saXNtPC9rZXl3b3JkPjxrZXl3b3JkPkV1a2FyeW90aWMgQ2VsbHMvZHJ1ZyBlZmZl
Y3RzLyplbnp5bW9sb2d5PC9rZXl3b3JkPjxrZXl3b3JkPkZlZWRiYWNrLCBQaHlzaW9sb2dpY2Fs
L2RydWcgZWZmZWN0cy8qZ2VuZXRpY3M8L2tleXdvcmQ+PGtleXdvcmQ+RmVtYWxlPC9rZXl3b3Jk
PjxrZXl3b3JkPk1pdG9zaXMvZHJ1ZyBlZmZlY3RzL2dlbmV0aWNzPC9rZXl3b3JkPjxrZXl3b3Jk
Pk1vZGVscywgQmlvbG9naWNhbDwva2V5d29yZD48a2V5d29yZD5Pb2N5dGVzPC9rZXl3b3JkPjxr
ZXl3b3JkPlByb3RlaW4tU2VyaW5lLVRocmVvbmluZSBLaW5hc2VzLypnZW5ldGljcy8qbWV0YWJv
bGlzbTwva2V5d29yZD48a2V5d29yZD5SZWFjdGlvbiBUaW1lL2RydWcgZWZmZWN0cy9nZW5ldGlj
czwva2V5d29yZD48a2V5d29yZD5YZW5vcHVzIFByb3RlaW5zPC9rZXl3b3JkPjxrZXl3b3JkPlhl
bm9wdXMgbGFldmlzPC9rZXl3b3JkPjwva2V5d29yZHM+PGRhdGVzPjx5ZWFyPjIwMDM8L3llYXI+
PHB1Yi1kYXRlcz48ZGF0ZT5BcHI8L2RhdGU+PC9wdWItZGF0ZXM+PC9kYXRlcz48aXNibj4xNDY1
LTczOTIgKFByaW50KSYjeEQ7MTQ2NS03MzkyIChMaW5raW5nKTwvaXNibj48YWNjZXNzaW9uLW51
bT4xMjYyOTU0OTwvYWNjZXNzaW9uLW51bT48dXJscz48cmVsYXRlZC11cmxzPjx1cmw+aHR0cDov
L3d3dy5uY2JpLm5sbS5uaWguZ292L2VudHJlei9xdWVyeS5mY2dpP2NtZD1SZXRyaWV2ZSZhbXA7
ZGI9UHViTWVkJmFtcDtkb3B0PUNpdGF0aW9uJmFtcDtsaXN0X3VpZHM9MTI2Mjk1NDkgPC91cmw+
PC9yZWxhdGVkLXVybHM+PC91cmxzPjxsYW5ndWFnZT5lbmc8L2xhbmd1YWdlPjwvcmVjb3JkPjwv
Q2l0ZT48L0VuZE5vdGU+AAAAAB8=
</w:fldData>
        </w:fldChar>
      </w:r>
      <w:r w:rsidRPr="00215C0E">
        <w:rPr>
          <w:color w:val="000000" w:themeColor="text1"/>
        </w:rPr>
        <w:instrText xml:space="preserve"> ADDIN EN.CITE.DATA </w:instrText>
      </w:r>
      <w:r w:rsidRPr="00215C0E">
        <w:rPr>
          <w:color w:val="000000" w:themeColor="text1"/>
        </w:rPr>
      </w:r>
      <w:r w:rsidRPr="00215C0E">
        <w:rPr>
          <w:color w:val="000000" w:themeColor="text1"/>
        </w:rPr>
        <w:fldChar w:fldCharType="end"/>
      </w:r>
      <w:r w:rsidRPr="00215C0E">
        <w:rPr>
          <w:color w:val="000000" w:themeColor="text1"/>
        </w:rPr>
      </w:r>
      <w:r w:rsidRPr="00215C0E">
        <w:rPr>
          <w:color w:val="000000" w:themeColor="text1"/>
        </w:rPr>
        <w:fldChar w:fldCharType="separate"/>
      </w:r>
      <w:r w:rsidRPr="00215C0E">
        <w:rPr>
          <w:noProof/>
          <w:color w:val="000000" w:themeColor="text1"/>
        </w:rPr>
        <w:t>[</w:t>
      </w:r>
      <w:hyperlink w:anchor="_ENREF_15" w:tooltip="Pomerening, 2003 #12" w:history="1">
        <w:r w:rsidRPr="00215C0E">
          <w:rPr>
            <w:noProof/>
            <w:color w:val="000000" w:themeColor="text1"/>
          </w:rPr>
          <w:t>15</w:t>
        </w:r>
      </w:hyperlink>
      <w:r w:rsidRPr="00215C0E">
        <w:rPr>
          <w:noProof/>
          <w:color w:val="000000" w:themeColor="text1"/>
        </w:rPr>
        <w:t>]</w:t>
      </w:r>
      <w:r w:rsidRPr="00215C0E">
        <w:rPr>
          <w:color w:val="000000" w:themeColor="text1"/>
        </w:rPr>
        <w:fldChar w:fldCharType="end"/>
      </w:r>
      <w:r w:rsidRPr="00215C0E">
        <w:rPr>
          <w:color w:val="000000" w:themeColor="text1"/>
        </w:rPr>
        <w:t xml:space="preserve"> to calibrate this value. We determined that an </w:t>
      </w:r>
      <w:r w:rsidRPr="00215C0E">
        <w:rPr>
          <w:i/>
          <w:color w:val="000000" w:themeColor="text1"/>
        </w:rPr>
        <w:t>r</w:t>
      </w:r>
      <w:r w:rsidRPr="00215C0E">
        <w:rPr>
          <w:color w:val="000000" w:themeColor="text1"/>
        </w:rPr>
        <w:t xml:space="preserve"> value between 0.25 and 0.5 best matched the dose/response curves for egg extracts (Figure 5D), which corresponded to the cytoplasmic environment of the first cell cycle. To model the first cycle, we started with </w:t>
      </w:r>
      <w:r w:rsidRPr="00215C0E">
        <w:rPr>
          <w:i/>
          <w:color w:val="000000" w:themeColor="text1"/>
        </w:rPr>
        <w:t>r</w:t>
      </w:r>
      <w:r w:rsidRPr="00215C0E">
        <w:rPr>
          <w:color w:val="000000" w:themeColor="text1"/>
        </w:rPr>
        <w:t xml:space="preserve"> at a value of 0.5, and assumed a decrease in the value of </w:t>
      </w:r>
      <w:r w:rsidRPr="00215C0E">
        <w:rPr>
          <w:i/>
          <w:color w:val="000000" w:themeColor="text1"/>
        </w:rPr>
        <w:t>r</w:t>
      </w:r>
      <w:r w:rsidRPr="00215C0E">
        <w:rPr>
          <w:color w:val="000000" w:themeColor="text1"/>
        </w:rPr>
        <w:t xml:space="preserve"> over time in the first cycle. We put in a control parameter t0 and τ. t0 represents the time that the transition from a first-cycle parameter to a subsequent-cycle parameter takes place. τ represents the smoothness of this transition. When the embryo is entering the subsequent cycles, the </w:t>
      </w:r>
      <w:proofErr w:type="gramStart"/>
      <w:r w:rsidRPr="00215C0E">
        <w:rPr>
          <w:i/>
          <w:color w:val="000000" w:themeColor="text1"/>
        </w:rPr>
        <w:t>r</w:t>
      </w:r>
      <w:r w:rsidRPr="00215C0E">
        <w:rPr>
          <w:color w:val="000000" w:themeColor="text1"/>
        </w:rPr>
        <w:t xml:space="preserve"> value</w:t>
      </w:r>
      <w:proofErr w:type="gramEnd"/>
      <w:r w:rsidRPr="00215C0E">
        <w:rPr>
          <w:color w:val="000000" w:themeColor="text1"/>
        </w:rPr>
        <w:t xml:space="preserve"> decreases to 1/32, a value we estimated to be most similar to the subsequent cycle environment. </w:t>
      </w:r>
    </w:p>
    <w:p w14:paraId="1C30BD5A" w14:textId="77777777" w:rsidR="00AD52D5" w:rsidRPr="00215C0E" w:rsidRDefault="00AD52D5" w:rsidP="00A7683D">
      <w:pPr>
        <w:jc w:val="both"/>
        <w:rPr>
          <w:color w:val="000000" w:themeColor="text1"/>
        </w:rPr>
      </w:pPr>
    </w:p>
    <w:p w14:paraId="14DCF426" w14:textId="77777777" w:rsidR="00AD52D5" w:rsidRPr="00215C0E" w:rsidRDefault="00AD52D5" w:rsidP="00A7683D">
      <w:pPr>
        <w:jc w:val="both"/>
        <w:rPr>
          <w:b/>
          <w:color w:val="000000" w:themeColor="text1"/>
        </w:rPr>
      </w:pPr>
      <w:r w:rsidRPr="00215C0E">
        <w:rPr>
          <w:b/>
          <w:color w:val="000000" w:themeColor="text1"/>
        </w:rPr>
        <w:t>The negative feedback loop</w:t>
      </w:r>
    </w:p>
    <w:p w14:paraId="7B8F1018" w14:textId="77777777" w:rsidR="00AD52D5" w:rsidRPr="00215C0E" w:rsidRDefault="00AD52D5" w:rsidP="00A7683D">
      <w:pPr>
        <w:jc w:val="both"/>
        <w:rPr>
          <w:color w:val="000000" w:themeColor="text1"/>
        </w:rPr>
      </w:pPr>
      <w:r w:rsidRPr="00215C0E">
        <w:rPr>
          <w:color w:val="000000" w:themeColor="text1"/>
        </w:rPr>
        <w:t>The onset of cyclin degradation has been shown to be ultrasensitive, with a ~15 min time delay in response of APC/C</w:t>
      </w:r>
      <w:r w:rsidRPr="00215C0E">
        <w:rPr>
          <w:color w:val="000000" w:themeColor="text1"/>
          <w:vertAlign w:val="superscript"/>
        </w:rPr>
        <w:t>Cdc20</w:t>
      </w:r>
      <w:r w:rsidRPr="00215C0E">
        <w:rPr>
          <w:color w:val="000000" w:themeColor="text1"/>
        </w:rPr>
        <w:t xml:space="preserve"> to Cdk1 </w:t>
      </w:r>
      <w:r w:rsidRPr="00215C0E">
        <w:rPr>
          <w:color w:val="000000" w:themeColor="text1"/>
        </w:rPr>
        <w:fldChar w:fldCharType="begin"/>
      </w:r>
      <w:r w:rsidRPr="00215C0E">
        <w:rPr>
          <w:color w:val="000000" w:themeColor="text1"/>
        </w:rPr>
        <w:instrText xml:space="preserve"> ADDIN EN.CITE &lt;EndNote&gt;&lt;Cite&gt;&lt;Author&gt;Yang&lt;/Author&gt;&lt;Year&gt;2013&lt;/Year&gt;&lt;RecNum&gt;4694&lt;/RecNum&gt;&lt;DisplayText&gt;[3]&lt;/DisplayText&gt;&lt;record&gt;&lt;rec-number&gt;4694&lt;/rec-number&gt;&lt;foreign-keys&gt;&lt;key app="EN" db-id="0svv5esturzed4ewf0852f2qdtez5xxr9ww5"&gt;4694&lt;/key&gt;&lt;/foreign-keys&gt;&lt;ref-type name="Journal Article"&gt;17&lt;/ref-type&gt;&lt;contributors&gt;&lt;authors&gt;&lt;author&gt;Yang, Q.&lt;/author&gt;&lt;author&gt;Ferrell, J. E., Jr.&lt;/author&gt;&lt;/authors&gt;&lt;/contributors&gt;&lt;auth-address&gt;Department of Chemical and Systems Biology, Stanford University School of Medicine, Stanford, California 94305-5174, USA.&lt;/auth-address&gt;&lt;titles&gt;&lt;title&gt;The Cdk1-APC/C cell cycle oscillator circuit functions as a time-delayed, ultrasensitive switch&lt;/title&gt;&lt;secondary-title&gt;Nat Cell Biol&lt;/secondary-title&gt;&lt;alt-title&gt;Nature cell biology&lt;/alt-title&gt;&lt;/titles&gt;&lt;periodical&gt;&lt;full-title&gt;Nat Cell Biol&lt;/full-title&gt;&lt;/periodical&gt;&lt;pages&gt;519-25&lt;/pages&gt;&lt;volume&gt;15&lt;/volume&gt;&lt;number&gt;5&lt;/number&gt;&lt;dates&gt;&lt;year&gt;2013&lt;/year&gt;&lt;pub-dates&gt;&lt;date&gt;May&lt;/date&gt;&lt;/pub-dates&gt;&lt;/dates&gt;&lt;isbn&gt;1476-4679 (Electronic)&amp;#xD;1465-7392 (Linking)&lt;/isbn&gt;&lt;accession-num&gt;23624406&lt;/accession-num&gt;&lt;urls&gt;&lt;related-urls&gt;&lt;url&gt;http://www.ncbi.nlm.nih.gov/pubmed/23624406&lt;/url&gt;&lt;/related-urls&gt;&lt;/urls&gt;&lt;electronic-resource-num&gt;10.1038/ncb2737&lt;/electronic-resource-num&gt;&lt;/record&gt;&lt;/Cite&gt;&lt;/EndNote&gt;</w:instrText>
      </w:r>
      <w:r w:rsidRPr="00215C0E">
        <w:rPr>
          <w:color w:val="000000" w:themeColor="text1"/>
        </w:rPr>
        <w:fldChar w:fldCharType="separate"/>
      </w:r>
      <w:r w:rsidRPr="00215C0E">
        <w:rPr>
          <w:noProof/>
          <w:color w:val="000000" w:themeColor="text1"/>
        </w:rPr>
        <w:t>[</w:t>
      </w:r>
      <w:hyperlink w:anchor="_ENREF_3" w:tooltip="Yang, 2013 #4694" w:history="1">
        <w:r w:rsidRPr="00215C0E">
          <w:rPr>
            <w:noProof/>
            <w:color w:val="000000" w:themeColor="text1"/>
          </w:rPr>
          <w:t>3</w:t>
        </w:r>
      </w:hyperlink>
      <w:r w:rsidRPr="00215C0E">
        <w:rPr>
          <w:noProof/>
          <w:color w:val="000000" w:themeColor="text1"/>
        </w:rPr>
        <w:t>]</w:t>
      </w:r>
      <w:r w:rsidRPr="00215C0E">
        <w:rPr>
          <w:color w:val="000000" w:themeColor="text1"/>
        </w:rPr>
        <w:fldChar w:fldCharType="end"/>
      </w:r>
      <w:r w:rsidRPr="00215C0E">
        <w:rPr>
          <w:color w:val="000000" w:themeColor="text1"/>
        </w:rPr>
        <w:t xml:space="preserve">. This can be modeled by either delay differential equations or by a system of coupled ODEs. The delay differential </w:t>
      </w:r>
      <w:proofErr w:type="gramStart"/>
      <w:r w:rsidRPr="00215C0E">
        <w:rPr>
          <w:color w:val="000000" w:themeColor="text1"/>
        </w:rPr>
        <w:t>equation assume</w:t>
      </w:r>
      <w:proofErr w:type="gramEnd"/>
      <w:r w:rsidRPr="00215C0E">
        <w:rPr>
          <w:color w:val="000000" w:themeColor="text1"/>
        </w:rPr>
        <w:t xml:space="preserve"> the delay times for APC/C</w:t>
      </w:r>
      <w:r w:rsidRPr="00215C0E">
        <w:rPr>
          <w:color w:val="000000" w:themeColor="text1"/>
          <w:vertAlign w:val="superscript"/>
        </w:rPr>
        <w:t>Cdc20</w:t>
      </w:r>
      <w:r w:rsidRPr="00215C0E">
        <w:rPr>
          <w:color w:val="000000" w:themeColor="text1"/>
        </w:rPr>
        <w:t xml:space="preserve"> activation and inactivation are the same. But we do not have evidence that this is true. Therefore, we chose to model the negative feedback as a set of ODEs and assumed that the activation of APC/C</w:t>
      </w:r>
      <w:r w:rsidRPr="00215C0E">
        <w:rPr>
          <w:color w:val="000000" w:themeColor="text1"/>
          <w:vertAlign w:val="superscript"/>
        </w:rPr>
        <w:t>Cdc20</w:t>
      </w:r>
      <w:r w:rsidRPr="00215C0E">
        <w:rPr>
          <w:color w:val="000000" w:themeColor="text1"/>
        </w:rPr>
        <w:t xml:space="preserve"> could be described as a two-step reaction for simplicity. We assumed that Cdk1 activates Plx1, and Plx1 activates APC/C</w:t>
      </w:r>
      <w:r w:rsidRPr="00215C0E">
        <w:rPr>
          <w:color w:val="000000" w:themeColor="text1"/>
          <w:vertAlign w:val="superscript"/>
        </w:rPr>
        <w:t>Cdc20</w:t>
      </w:r>
      <w:r w:rsidRPr="00215C0E">
        <w:rPr>
          <w:color w:val="000000" w:themeColor="text1"/>
        </w:rPr>
        <w:t>. These two steps can be viewed as a coarse-grained representation of the whole activation pathway from Cdk1 to APC/C</w:t>
      </w:r>
      <w:r w:rsidRPr="00215C0E">
        <w:rPr>
          <w:color w:val="000000" w:themeColor="text1"/>
          <w:vertAlign w:val="superscript"/>
        </w:rPr>
        <w:t>Cdc20</w:t>
      </w:r>
      <w:r w:rsidRPr="00215C0E">
        <w:rPr>
          <w:color w:val="000000" w:themeColor="text1"/>
        </w:rPr>
        <w:t>. How Cdk1 activates the degradation pathway is quantitatively measured. Since we break this into a 2-step reaction, the detailed parameters in each of the two steps are estimated with the goal to reproduce the quantitative measurement of the single dose response curve from Cdk1 activity to APC/C</w:t>
      </w:r>
      <w:r w:rsidRPr="00215C0E">
        <w:rPr>
          <w:color w:val="000000" w:themeColor="text1"/>
          <w:vertAlign w:val="superscript"/>
        </w:rPr>
        <w:t xml:space="preserve">Cdc20 </w:t>
      </w:r>
      <w:r w:rsidRPr="00215C0E">
        <w:rPr>
          <w:color w:val="000000" w:themeColor="text1"/>
        </w:rPr>
        <w:t xml:space="preserve">activity.  </w:t>
      </w:r>
    </w:p>
    <w:p w14:paraId="3A69750F" w14:textId="77777777" w:rsidR="00AD52D5" w:rsidRPr="00215C0E" w:rsidRDefault="00AD52D5" w:rsidP="00BF661C">
      <w:pPr>
        <w:rPr>
          <w:color w:val="000000" w:themeColor="text1"/>
        </w:rPr>
      </w:pPr>
    </w:p>
    <w:p w14:paraId="7ABCA287" w14:textId="77777777" w:rsidR="00AD52D5" w:rsidRPr="00215C0E" w:rsidRDefault="00AD52D5" w:rsidP="00A7683D">
      <w:pPr>
        <w:jc w:val="both"/>
        <w:rPr>
          <w:color w:val="000000" w:themeColor="text1"/>
        </w:rPr>
      </w:pPr>
      <w:r w:rsidRPr="00215C0E">
        <w:rPr>
          <w:color w:val="000000" w:themeColor="text1"/>
        </w:rPr>
        <w:t xml:space="preserve">To match the EC50 of the degradation reaction with the experimentally measured value, some mathematical transformation is needed. In steady state: </w:t>
      </w:r>
    </w:p>
    <w:p w14:paraId="31B40C54" w14:textId="77777777" w:rsidR="00AD52D5" w:rsidRPr="00215C0E" w:rsidRDefault="00AD52D5" w:rsidP="00BF661C">
      <w:pPr>
        <w:rPr>
          <w:color w:val="000000" w:themeColor="text1"/>
        </w:rPr>
      </w:pPr>
      <w:r w:rsidRPr="00215C0E">
        <w:rPr>
          <w:color w:val="000000" w:themeColor="text1"/>
          <w:position w:val="-4"/>
        </w:rPr>
        <w:object w:dxaOrig="180" w:dyaOrig="279" w14:anchorId="0510F374">
          <v:shape id="_x0000_i1049" type="#_x0000_t75" style="width:9.1pt;height:14.6pt" o:ole="">
            <v:imagedata r:id="rId55" o:title=""/>
          </v:shape>
          <o:OLEObject Type="Embed" ProgID="Equation.DSMT4" ShapeID="_x0000_i1049" DrawAspect="Content" ObjectID="_1315334853" r:id="rId56"/>
        </w:object>
      </w:r>
      <w:r w:rsidRPr="00215C0E">
        <w:rPr>
          <w:color w:val="000000" w:themeColor="text1"/>
          <w:position w:val="-94"/>
        </w:rPr>
        <w:object w:dxaOrig="5620" w:dyaOrig="2000" w14:anchorId="76584C47">
          <v:shape id="_x0000_i1050" type="#_x0000_t75" style="width:281.6pt;height:99.35pt" o:ole="">
            <v:imagedata r:id="rId57" o:title=""/>
          </v:shape>
          <o:OLEObject Type="Embed" ProgID="Equation.DSMT4" ShapeID="_x0000_i1050" DrawAspect="Content" ObjectID="_1315334854" r:id="rId58"/>
        </w:object>
      </w:r>
    </w:p>
    <w:p w14:paraId="6349D2F2" w14:textId="77777777" w:rsidR="00AD52D5" w:rsidRPr="00215C0E" w:rsidRDefault="00AD52D5" w:rsidP="00BF661C">
      <w:pPr>
        <w:rPr>
          <w:color w:val="000000" w:themeColor="text1"/>
        </w:rPr>
      </w:pPr>
      <w:r w:rsidRPr="00215C0E">
        <w:rPr>
          <w:color w:val="000000" w:themeColor="text1"/>
        </w:rPr>
        <w:t xml:space="preserve">Therefore, the apparent EC50 of plx in response to Cdk1 is </w:t>
      </w:r>
      <w:r w:rsidRPr="00215C0E">
        <w:rPr>
          <w:color w:val="000000" w:themeColor="text1"/>
          <w:position w:val="-32"/>
        </w:rPr>
        <w:object w:dxaOrig="3440" w:dyaOrig="800" w14:anchorId="34734744">
          <v:shape id="_x0000_i1051" type="#_x0000_t75" style="width:170.45pt;height:40.1pt" o:ole="">
            <v:imagedata r:id="rId59" o:title=""/>
          </v:shape>
          <o:OLEObject Type="Embed" ProgID="Equation.DSMT4" ShapeID="_x0000_i1051" DrawAspect="Content" ObjectID="_1315334855" r:id="rId60"/>
        </w:object>
      </w:r>
    </w:p>
    <w:p w14:paraId="222E855A" w14:textId="77777777" w:rsidR="00AD52D5" w:rsidRPr="00215C0E" w:rsidRDefault="00AD52D5" w:rsidP="00A7683D">
      <w:pPr>
        <w:jc w:val="both"/>
        <w:rPr>
          <w:color w:val="000000" w:themeColor="text1"/>
        </w:rPr>
      </w:pPr>
      <w:r w:rsidRPr="00215C0E">
        <w:rPr>
          <w:color w:val="000000" w:themeColor="text1"/>
        </w:rPr>
        <w:t>If we assumed</w:t>
      </w:r>
      <w:r w:rsidRPr="00215C0E">
        <w:rPr>
          <w:i/>
          <w:color w:val="000000" w:themeColor="text1"/>
        </w:rPr>
        <w:t xml:space="preserve"> k</w:t>
      </w:r>
      <w:r w:rsidRPr="00215C0E">
        <w:rPr>
          <w:i/>
          <w:color w:val="000000" w:themeColor="text1"/>
          <w:vertAlign w:val="subscript"/>
        </w:rPr>
        <w:t>plxoff</w:t>
      </w:r>
      <w:r w:rsidRPr="00215C0E">
        <w:rPr>
          <w:color w:val="000000" w:themeColor="text1"/>
        </w:rPr>
        <w:t xml:space="preserve"> to be about 1/10 of </w:t>
      </w:r>
      <w:r w:rsidRPr="00215C0E">
        <w:rPr>
          <w:i/>
          <w:color w:val="000000" w:themeColor="text1"/>
        </w:rPr>
        <w:t>k</w:t>
      </w:r>
      <w:r w:rsidRPr="00215C0E">
        <w:rPr>
          <w:i/>
          <w:color w:val="000000" w:themeColor="text1"/>
          <w:vertAlign w:val="subscript"/>
        </w:rPr>
        <w:t>plxon</w:t>
      </w:r>
      <w:r w:rsidRPr="00215C0E">
        <w:rPr>
          <w:color w:val="000000" w:themeColor="text1"/>
        </w:rPr>
        <w:t xml:space="preserve"> and</w:t>
      </w:r>
      <w:r w:rsidRPr="00215C0E">
        <w:rPr>
          <w:i/>
          <w:color w:val="000000" w:themeColor="text1"/>
        </w:rPr>
        <w:t xml:space="preserve"> n</w:t>
      </w:r>
      <w:r w:rsidRPr="00215C0E">
        <w:rPr>
          <w:i/>
          <w:color w:val="000000" w:themeColor="text1"/>
          <w:vertAlign w:val="subscript"/>
        </w:rPr>
        <w:t>plx</w:t>
      </w:r>
      <w:r w:rsidRPr="00215C0E">
        <w:rPr>
          <w:color w:val="000000" w:themeColor="text1"/>
        </w:rPr>
        <w:t xml:space="preserve"> about 5, then </w:t>
      </w:r>
      <w:r w:rsidRPr="00215C0E">
        <w:rPr>
          <w:color w:val="000000" w:themeColor="text1"/>
          <w:position w:val="-14"/>
        </w:rPr>
        <w:object w:dxaOrig="720" w:dyaOrig="400" w14:anchorId="4581BEC4">
          <v:shape id="_x0000_i1052" type="#_x0000_t75" style="width:36.45pt;height:20.05pt" o:ole="">
            <v:imagedata r:id="rId61" o:title=""/>
          </v:shape>
          <o:OLEObject Type="Embed" ProgID="Equation.DSMT4" ShapeID="_x0000_i1052" DrawAspect="Content" ObjectID="_1315334856" r:id="rId62"/>
        </w:object>
      </w:r>
      <w:r w:rsidRPr="00215C0E">
        <w:rPr>
          <w:color w:val="000000" w:themeColor="text1"/>
        </w:rPr>
        <w:t xml:space="preserve"> is about 0.6*</w:t>
      </w:r>
      <w:r w:rsidRPr="00215C0E">
        <w:rPr>
          <w:i/>
          <w:color w:val="000000" w:themeColor="text1"/>
        </w:rPr>
        <w:t>ec50</w:t>
      </w:r>
      <w:r w:rsidRPr="00215C0E">
        <w:rPr>
          <w:i/>
          <w:color w:val="000000" w:themeColor="text1"/>
          <w:vertAlign w:val="subscript"/>
        </w:rPr>
        <w:t>plx</w:t>
      </w:r>
      <w:r w:rsidRPr="00215C0E">
        <w:rPr>
          <w:color w:val="000000" w:themeColor="text1"/>
          <w:vertAlign w:val="subscript"/>
        </w:rPr>
        <w:t xml:space="preserve">. </w:t>
      </w:r>
      <w:r w:rsidRPr="00215C0E">
        <w:rPr>
          <w:color w:val="000000" w:themeColor="text1"/>
        </w:rPr>
        <w:t xml:space="preserve">The experimentally measured value of the EC50 is about the same as the EC50 for wee1 and cdc25, which are 30 – 35 nM </w:t>
      </w:r>
      <w:r w:rsidRPr="00215C0E">
        <w:rPr>
          <w:color w:val="000000" w:themeColor="text1"/>
        </w:rPr>
        <w:fldChar w:fldCharType="begin"/>
      </w:r>
      <w:r w:rsidRPr="00215C0E">
        <w:rPr>
          <w:color w:val="000000" w:themeColor="text1"/>
        </w:rPr>
        <w:instrText xml:space="preserve"> ADDIN EN.CITE &lt;EndNote&gt;&lt;Cite&gt;&lt;Author&gt;Yang&lt;/Author&gt;&lt;Year&gt;2013&lt;/Year&gt;&lt;RecNum&gt;4694&lt;/RecNum&gt;&lt;DisplayText&gt;[3]&lt;/DisplayText&gt;&lt;record&gt;&lt;rec-number&gt;4694&lt;/rec-number&gt;&lt;foreign-keys&gt;&lt;key app="EN" db-id="0svv5esturzed4ewf0852f2qdtez5xxr9ww5"&gt;4694&lt;/key&gt;&lt;/foreign-keys&gt;&lt;ref-type name="Journal Article"&gt;17&lt;/ref-type&gt;&lt;contributors&gt;&lt;authors&gt;&lt;author&gt;Yang, Q.&lt;/author&gt;&lt;author&gt;Ferrell, J. E., Jr.&lt;/author&gt;&lt;/authors&gt;&lt;/contributors&gt;&lt;auth-address&gt;Department of Chemical and Systems Biology, Stanford University School of Medicine, Stanford, California 94305-5174, USA.&lt;/auth-address&gt;&lt;titles&gt;&lt;title&gt;The Cdk1-APC/C cell cycle oscillator circuit functions as a time-delayed, ultrasensitive switch&lt;/title&gt;&lt;secondary-title&gt;Nat Cell Biol&lt;/secondary-title&gt;&lt;alt-title&gt;Nature cell biology&lt;/alt-title&gt;&lt;/titles&gt;&lt;periodical&gt;&lt;full-title&gt;Nat Cell Biol&lt;/full-title&gt;&lt;/periodical&gt;&lt;pages&gt;519-25&lt;/pages&gt;&lt;volume&gt;15&lt;/volume&gt;&lt;number&gt;5&lt;/number&gt;&lt;dates&gt;&lt;year&gt;2013&lt;/year&gt;&lt;pub-dates&gt;&lt;date&gt;May&lt;/date&gt;&lt;/pub-dates&gt;&lt;/dates&gt;&lt;isbn&gt;1476-4679 (Electronic)&amp;#xD;1465-7392 (Linking)&lt;/isbn&gt;&lt;accession-num&gt;23624406&lt;/accession-num&gt;&lt;urls&gt;&lt;related-urls&gt;&lt;url&gt;http://www.ncbi.nlm.nih.gov/pubmed/23624406&lt;/url&gt;&lt;/related-urls&gt;&lt;/urls&gt;&lt;electronic-resource-num&gt;10.1038/ncb2737&lt;/electronic-resource-num&gt;&lt;/record&gt;&lt;/Cite&gt;&lt;/EndNote&gt;</w:instrText>
      </w:r>
      <w:r w:rsidRPr="00215C0E">
        <w:rPr>
          <w:color w:val="000000" w:themeColor="text1"/>
        </w:rPr>
        <w:fldChar w:fldCharType="separate"/>
      </w:r>
      <w:r w:rsidRPr="00215C0E">
        <w:rPr>
          <w:noProof/>
          <w:color w:val="000000" w:themeColor="text1"/>
        </w:rPr>
        <w:t>[</w:t>
      </w:r>
      <w:hyperlink w:anchor="_ENREF_3" w:tooltip="Yang, 2013 #4694" w:history="1">
        <w:r w:rsidRPr="00215C0E">
          <w:rPr>
            <w:noProof/>
            <w:color w:val="000000" w:themeColor="text1"/>
          </w:rPr>
          <w:t>3</w:t>
        </w:r>
      </w:hyperlink>
      <w:r w:rsidRPr="00215C0E">
        <w:rPr>
          <w:noProof/>
          <w:color w:val="000000" w:themeColor="text1"/>
        </w:rPr>
        <w:t>]</w:t>
      </w:r>
      <w:r w:rsidRPr="00215C0E">
        <w:rPr>
          <w:color w:val="000000" w:themeColor="text1"/>
        </w:rPr>
        <w:fldChar w:fldCharType="end"/>
      </w:r>
      <w:r w:rsidRPr="00215C0E">
        <w:rPr>
          <w:color w:val="000000" w:themeColor="text1"/>
        </w:rPr>
        <w:t>. Therefore, we estimate the ec50</w:t>
      </w:r>
      <w:r w:rsidRPr="00215C0E">
        <w:rPr>
          <w:color w:val="000000" w:themeColor="text1"/>
          <w:vertAlign w:val="subscript"/>
        </w:rPr>
        <w:t>plx</w:t>
      </w:r>
      <w:r w:rsidRPr="00215C0E">
        <w:rPr>
          <w:color w:val="000000" w:themeColor="text1"/>
        </w:rPr>
        <w:t xml:space="preserve"> as 60 nM, with the apparent EC50 ec50</w:t>
      </w:r>
      <w:r w:rsidRPr="00215C0E">
        <w:rPr>
          <w:color w:val="000000" w:themeColor="text1"/>
          <w:vertAlign w:val="subscript"/>
        </w:rPr>
        <w:t>plx</w:t>
      </w:r>
      <w:r w:rsidRPr="00215C0E">
        <w:rPr>
          <w:color w:val="000000" w:themeColor="text1"/>
          <w:vertAlign w:val="superscript"/>
        </w:rPr>
        <w:t>*</w:t>
      </w:r>
      <w:r w:rsidRPr="00215C0E">
        <w:rPr>
          <w:color w:val="000000" w:themeColor="text1"/>
        </w:rPr>
        <w:t xml:space="preserve"> ~ 36 nM. </w:t>
      </w:r>
    </w:p>
    <w:p w14:paraId="6DBE95B3" w14:textId="77777777" w:rsidR="00AD52D5" w:rsidRPr="00215C0E" w:rsidRDefault="00AD52D5" w:rsidP="00BF661C">
      <w:pPr>
        <w:rPr>
          <w:color w:val="000000" w:themeColor="text1"/>
        </w:rPr>
      </w:pPr>
    </w:p>
    <w:p w14:paraId="4381E339" w14:textId="77777777" w:rsidR="00AD52D5" w:rsidRPr="00215C0E" w:rsidRDefault="00AD52D5" w:rsidP="00BF661C">
      <w:pPr>
        <w:rPr>
          <w:color w:val="000000" w:themeColor="text1"/>
        </w:rPr>
      </w:pPr>
      <w:r w:rsidRPr="00215C0E">
        <w:rPr>
          <w:color w:val="000000" w:themeColor="text1"/>
        </w:rPr>
        <w:t>Similarly for APC/C</w:t>
      </w:r>
      <w:r w:rsidRPr="00215C0E">
        <w:rPr>
          <w:color w:val="000000" w:themeColor="text1"/>
          <w:vertAlign w:val="superscript"/>
        </w:rPr>
        <w:t>Cdc20</w:t>
      </w:r>
      <w:r w:rsidRPr="00215C0E">
        <w:rPr>
          <w:color w:val="000000" w:themeColor="text1"/>
        </w:rPr>
        <w:t>:</w:t>
      </w:r>
    </w:p>
    <w:p w14:paraId="68F6CA76" w14:textId="77777777" w:rsidR="00AD52D5" w:rsidRPr="00215C0E" w:rsidRDefault="00AD52D5" w:rsidP="00BF661C">
      <w:pPr>
        <w:rPr>
          <w:color w:val="000000" w:themeColor="text1"/>
        </w:rPr>
      </w:pPr>
      <w:r w:rsidRPr="00215C0E">
        <w:rPr>
          <w:color w:val="000000" w:themeColor="text1"/>
          <w:position w:val="-192"/>
        </w:rPr>
        <w:object w:dxaOrig="8460" w:dyaOrig="3200" w14:anchorId="1D802E7C">
          <v:shape id="_x0000_i1053" type="#_x0000_t75" style="width:422.9pt;height:158.6pt" o:ole="">
            <v:imagedata r:id="rId63" o:title=""/>
          </v:shape>
          <o:OLEObject Type="Embed" ProgID="Equation.DSMT4" ShapeID="_x0000_i1053" DrawAspect="Content" ObjectID="_1315334857" r:id="rId64"/>
        </w:object>
      </w:r>
    </w:p>
    <w:p w14:paraId="5EC1F904" w14:textId="77777777" w:rsidR="00AD52D5" w:rsidRPr="00215C0E" w:rsidRDefault="00AD52D5" w:rsidP="00BF661C">
      <w:pPr>
        <w:rPr>
          <w:color w:val="000000" w:themeColor="text1"/>
        </w:rPr>
      </w:pPr>
    </w:p>
    <w:p w14:paraId="527AFAB9" w14:textId="77777777" w:rsidR="00AD52D5" w:rsidRPr="00215C0E" w:rsidRDefault="00AD52D5" w:rsidP="00A7683D">
      <w:pPr>
        <w:jc w:val="both"/>
        <w:rPr>
          <w:color w:val="000000" w:themeColor="text1"/>
        </w:rPr>
      </w:pPr>
      <w:r w:rsidRPr="00215C0E">
        <w:rPr>
          <w:color w:val="000000" w:themeColor="text1"/>
        </w:rPr>
        <w:t xml:space="preserve">The apparent Hill coefficient is roughly the product of the Hill coefficient of the two steps, which is </w:t>
      </w:r>
      <w:r w:rsidRPr="00215C0E">
        <w:rPr>
          <w:i/>
          <w:color w:val="000000" w:themeColor="text1"/>
        </w:rPr>
        <w:t>n</w:t>
      </w:r>
      <w:r w:rsidRPr="00215C0E">
        <w:rPr>
          <w:i/>
          <w:color w:val="000000" w:themeColor="text1"/>
          <w:vertAlign w:val="subscript"/>
        </w:rPr>
        <w:t>plx</w:t>
      </w:r>
      <w:r w:rsidRPr="00215C0E">
        <w:rPr>
          <w:color w:val="000000" w:themeColor="text1"/>
        </w:rPr>
        <w:t xml:space="preserve"> * </w:t>
      </w:r>
      <w:r w:rsidRPr="00215C0E">
        <w:rPr>
          <w:i/>
          <w:color w:val="000000" w:themeColor="text1"/>
        </w:rPr>
        <w:t>n</w:t>
      </w:r>
      <w:r w:rsidRPr="00215C0E">
        <w:rPr>
          <w:i/>
          <w:color w:val="000000" w:themeColor="text1"/>
          <w:vertAlign w:val="subscript"/>
        </w:rPr>
        <w:t>apc</w:t>
      </w:r>
      <w:r w:rsidRPr="00215C0E">
        <w:rPr>
          <w:color w:val="000000" w:themeColor="text1"/>
        </w:rPr>
        <w:t xml:space="preserve">. We assigned </w:t>
      </w:r>
      <w:r w:rsidRPr="00215C0E">
        <w:rPr>
          <w:i/>
          <w:color w:val="000000" w:themeColor="text1"/>
        </w:rPr>
        <w:t>n</w:t>
      </w:r>
      <w:r w:rsidRPr="00215C0E">
        <w:rPr>
          <w:i/>
          <w:color w:val="000000" w:themeColor="text1"/>
          <w:vertAlign w:val="subscript"/>
        </w:rPr>
        <w:t>plx</w:t>
      </w:r>
      <w:r w:rsidRPr="00215C0E">
        <w:rPr>
          <w:color w:val="000000" w:themeColor="text1"/>
        </w:rPr>
        <w:t xml:space="preserve"> =5 and </w:t>
      </w:r>
      <w:r w:rsidRPr="00215C0E">
        <w:rPr>
          <w:i/>
          <w:color w:val="000000" w:themeColor="text1"/>
        </w:rPr>
        <w:t>n</w:t>
      </w:r>
      <w:r w:rsidRPr="00215C0E">
        <w:rPr>
          <w:i/>
          <w:color w:val="000000" w:themeColor="text1"/>
          <w:vertAlign w:val="subscript"/>
        </w:rPr>
        <w:t>apc</w:t>
      </w:r>
      <w:r w:rsidRPr="00215C0E">
        <w:rPr>
          <w:color w:val="000000" w:themeColor="text1"/>
        </w:rPr>
        <w:t xml:space="preserve"> =4 to obtain a compounded Hill coefficient of 20, which is similar to the experimentally measured Hill coefficient of the degradation reaction in </w:t>
      </w:r>
      <w:r w:rsidRPr="00215C0E">
        <w:rPr>
          <w:i/>
          <w:color w:val="000000" w:themeColor="text1"/>
        </w:rPr>
        <w:t>Xenopus laevis</w:t>
      </w:r>
      <w:r w:rsidRPr="00215C0E">
        <w:rPr>
          <w:color w:val="000000" w:themeColor="text1"/>
        </w:rPr>
        <w:t xml:space="preserve"> extracts </w:t>
      </w:r>
      <w:r w:rsidRPr="00215C0E">
        <w:rPr>
          <w:color w:val="000000" w:themeColor="text1"/>
        </w:rPr>
        <w:fldChar w:fldCharType="begin"/>
      </w:r>
      <w:r w:rsidRPr="00215C0E">
        <w:rPr>
          <w:color w:val="000000" w:themeColor="text1"/>
        </w:rPr>
        <w:instrText xml:space="preserve"> ADDIN EN.CITE &lt;EndNote&gt;&lt;Cite&gt;&lt;Author&gt;Yang&lt;/Author&gt;&lt;Year&gt;2013&lt;/Year&gt;&lt;RecNum&gt;4694&lt;/RecNum&gt;&lt;DisplayText&gt;[3]&lt;/DisplayText&gt;&lt;record&gt;&lt;rec-number&gt;4694&lt;/rec-number&gt;&lt;foreign-keys&gt;&lt;key app="EN" db-id="0svv5esturzed4ewf0852f2qdtez5xxr9ww5"&gt;4694&lt;/key&gt;&lt;/foreign-keys&gt;&lt;ref-type name="Journal Article"&gt;17&lt;/ref-type&gt;&lt;contributors&gt;&lt;authors&gt;&lt;author&gt;Yang, Q.&lt;/author&gt;&lt;author&gt;Ferrell, J. E., Jr.&lt;/author&gt;&lt;/authors&gt;&lt;/contributors&gt;&lt;auth-address&gt;Department of Chemical and Systems Biology, Stanford University School of Medicine, Stanford, California 94305-5174, USA.&lt;/auth-address&gt;&lt;titles&gt;&lt;title&gt;The Cdk1-APC/C cell cycle oscillator circuit functions as a time-delayed, ultrasensitive switch&lt;/title&gt;&lt;secondary-title&gt;Nat Cell Biol&lt;/secondary-title&gt;&lt;alt-title&gt;Nature cell biology&lt;/alt-title&gt;&lt;/titles&gt;&lt;periodical&gt;&lt;full-title&gt;Nat Cell Biol&lt;/full-title&gt;&lt;/periodical&gt;&lt;pages&gt;519-25&lt;/pages&gt;&lt;volume&gt;15&lt;/volume&gt;&lt;number&gt;5&lt;/number&gt;&lt;dates&gt;&lt;year&gt;2013&lt;/year&gt;&lt;pub-dates&gt;&lt;date&gt;May&lt;/date&gt;&lt;/pub-dates&gt;&lt;/dates&gt;&lt;isbn&gt;1476-4679 (Electronic)&amp;#xD;1465-7392 (Linking)&lt;/isbn&gt;&lt;accession-num&gt;23624406&lt;/accession-num&gt;&lt;urls&gt;&lt;related-urls&gt;&lt;url&gt;http://www.ncbi.nlm.nih.gov/pubmed/23624406&lt;/url&gt;&lt;/related-urls&gt;&lt;/urls&gt;&lt;electronic-resource-num&gt;10.1038/ncb2737&lt;/electronic-resource-num&gt;&lt;/record&gt;&lt;/Cite&gt;&lt;/EndNote&gt;</w:instrText>
      </w:r>
      <w:r w:rsidRPr="00215C0E">
        <w:rPr>
          <w:color w:val="000000" w:themeColor="text1"/>
        </w:rPr>
        <w:fldChar w:fldCharType="separate"/>
      </w:r>
      <w:r w:rsidRPr="00215C0E">
        <w:rPr>
          <w:noProof/>
          <w:color w:val="000000" w:themeColor="text1"/>
        </w:rPr>
        <w:t>[</w:t>
      </w:r>
      <w:hyperlink w:anchor="_ENREF_3" w:tooltip="Yang, 2013 #4694" w:history="1">
        <w:r w:rsidRPr="00215C0E">
          <w:rPr>
            <w:noProof/>
            <w:color w:val="000000" w:themeColor="text1"/>
          </w:rPr>
          <w:t>3</w:t>
        </w:r>
      </w:hyperlink>
      <w:r w:rsidRPr="00215C0E">
        <w:rPr>
          <w:noProof/>
          <w:color w:val="000000" w:themeColor="text1"/>
        </w:rPr>
        <w:t>]</w:t>
      </w:r>
      <w:r w:rsidRPr="00215C0E">
        <w:rPr>
          <w:color w:val="000000" w:themeColor="text1"/>
        </w:rPr>
        <w:fldChar w:fldCharType="end"/>
      </w:r>
      <w:r w:rsidRPr="00215C0E">
        <w:rPr>
          <w:color w:val="000000" w:themeColor="text1"/>
        </w:rPr>
        <w:t xml:space="preserve">. </w:t>
      </w:r>
    </w:p>
    <w:p w14:paraId="52F1771A" w14:textId="77777777" w:rsidR="00AD52D5" w:rsidRPr="00215C0E" w:rsidRDefault="00AD52D5" w:rsidP="00BF661C">
      <w:pPr>
        <w:rPr>
          <w:color w:val="000000" w:themeColor="text1"/>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548"/>
        <w:gridCol w:w="1350"/>
        <w:gridCol w:w="2250"/>
        <w:gridCol w:w="4320"/>
      </w:tblGrid>
      <w:tr w:rsidR="00AD52D5" w:rsidRPr="00215C0E" w14:paraId="4F784D91" w14:textId="77777777" w:rsidTr="00F97330">
        <w:tc>
          <w:tcPr>
            <w:tcW w:w="1548" w:type="dxa"/>
            <w:vAlign w:val="bottom"/>
          </w:tcPr>
          <w:p w14:paraId="14730FDE"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Parameter</w:t>
            </w:r>
          </w:p>
        </w:tc>
        <w:tc>
          <w:tcPr>
            <w:tcW w:w="1350" w:type="dxa"/>
            <w:vAlign w:val="bottom"/>
          </w:tcPr>
          <w:p w14:paraId="1D346EF3"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 xml:space="preserve">Value </w:t>
            </w:r>
          </w:p>
        </w:tc>
        <w:tc>
          <w:tcPr>
            <w:tcW w:w="2250" w:type="dxa"/>
            <w:vAlign w:val="bottom"/>
          </w:tcPr>
          <w:p w14:paraId="7F9115B3"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Meaning</w:t>
            </w:r>
          </w:p>
        </w:tc>
        <w:tc>
          <w:tcPr>
            <w:tcW w:w="4320" w:type="dxa"/>
            <w:vAlign w:val="bottom"/>
          </w:tcPr>
          <w:p w14:paraId="7BFA616B"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Justification</w:t>
            </w:r>
          </w:p>
        </w:tc>
      </w:tr>
      <w:tr w:rsidR="00AD52D5" w:rsidRPr="00215C0E" w14:paraId="05A7C29D" w14:textId="77777777" w:rsidTr="00F97330">
        <w:tc>
          <w:tcPr>
            <w:tcW w:w="1548" w:type="dxa"/>
            <w:vAlign w:val="bottom"/>
          </w:tcPr>
          <w:p w14:paraId="55448BB7"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position w:val="-12"/>
              </w:rPr>
              <w:object w:dxaOrig="720" w:dyaOrig="320" w14:anchorId="5984173F">
                <v:shape id="_x0000_i1054" type="#_x0000_t75" style="width:36.45pt;height:15.5pt" o:ole="">
                  <v:imagedata r:id="rId65" o:title=""/>
                </v:shape>
                <o:OLEObject Type="Embed" ProgID="Equation.DSMT4" ShapeID="_x0000_i1054" DrawAspect="Content" ObjectID="_1315334858" r:id="rId66"/>
              </w:object>
            </w:r>
          </w:p>
        </w:tc>
        <w:tc>
          <w:tcPr>
            <w:tcW w:w="1350" w:type="dxa"/>
            <w:vAlign w:val="bottom"/>
          </w:tcPr>
          <w:p w14:paraId="41B0D5BB"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60 nM</w:t>
            </w:r>
          </w:p>
        </w:tc>
        <w:tc>
          <w:tcPr>
            <w:tcW w:w="2250" w:type="dxa"/>
            <w:vAlign w:val="bottom"/>
          </w:tcPr>
          <w:p w14:paraId="38043024"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EC50 of the dose response curve for Cdk1 to activate Plx1</w:t>
            </w:r>
          </w:p>
        </w:tc>
        <w:tc>
          <w:tcPr>
            <w:tcW w:w="4320" w:type="dxa"/>
            <w:vAlign w:val="bottom"/>
          </w:tcPr>
          <w:p w14:paraId="13B79A51"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 xml:space="preserve">The EC50 for Cdk1 to activate cyclin degradation is only slightly larger than the EC50 for Cdk1 to phosphorylate Wee1 and Cdc25 </w:t>
            </w:r>
            <w:r w:rsidRPr="00215C0E">
              <w:rPr>
                <w:color w:val="000000" w:themeColor="text1"/>
                <w:sz w:val="20"/>
                <w:szCs w:val="20"/>
              </w:rPr>
              <w:fldChar w:fldCharType="begin"/>
            </w:r>
            <w:r w:rsidRPr="00215C0E">
              <w:rPr>
                <w:color w:val="000000" w:themeColor="text1"/>
                <w:sz w:val="20"/>
                <w:szCs w:val="20"/>
              </w:rPr>
              <w:instrText xml:space="preserve"> ADDIN EN.CITE &lt;EndNote&gt;&lt;Cite&gt;&lt;Author&gt;Yang&lt;/Author&gt;&lt;Year&gt;2013&lt;/Year&gt;&lt;RecNum&gt;4694&lt;/RecNum&gt;&lt;DisplayText&gt;[3]&lt;/DisplayText&gt;&lt;record&gt;&lt;rec-number&gt;4694&lt;/rec-number&gt;&lt;foreign-keys&gt;&lt;key app="EN" db-id="0svv5esturzed4ewf0852f2qdtez5xxr9ww5"&gt;4694&lt;/key&gt;&lt;/foreign-keys&gt;&lt;ref-type name="Journal Article"&gt;17&lt;/ref-type&gt;&lt;contributors&gt;&lt;authors&gt;&lt;author&gt;Yang, Q.&lt;/author&gt;&lt;author&gt;Ferrell, J. E., Jr.&lt;/author&gt;&lt;/authors&gt;&lt;/contributors&gt;&lt;auth-address&gt;Department of Chemical and Systems Biology, Stanford University School of Medicine, Stanford, California 94305-5174, USA.&lt;/auth-address&gt;&lt;titles&gt;&lt;title&gt;The Cdk1-APC/C cell cycle oscillator circuit functions as a time-delayed, ultrasensitive switch&lt;/title&gt;&lt;secondary-title&gt;Nat Cell Biol&lt;/secondary-title&gt;&lt;alt-title&gt;Nature cell biology&lt;/alt-title&gt;&lt;/titles&gt;&lt;periodical&gt;&lt;full-title&gt;Nat Cell Biol&lt;/full-title&gt;&lt;/periodical&gt;&lt;pages&gt;519-25&lt;/pages&gt;&lt;volume&gt;15&lt;/volume&gt;&lt;number&gt;5&lt;/number&gt;&lt;dates&gt;&lt;year&gt;2013&lt;/year&gt;&lt;pub-dates&gt;&lt;date&gt;May&lt;/date&gt;&lt;/pub-dates&gt;&lt;/dates&gt;&lt;isbn&gt;1476-4679 (Electronic)&amp;#xD;1465-7392 (Linking)&lt;/isbn&gt;&lt;accession-num&gt;23624406&lt;/accession-num&gt;&lt;urls&gt;&lt;related-urls&gt;&lt;url&gt;http://www.ncbi.nlm.nih.gov/pubmed/23624406&lt;/url&gt;&lt;/related-urls&gt;&lt;/urls&gt;&lt;electronic-resource-num&gt;10.1038/ncb2737&lt;/electronic-resource-num&gt;&lt;/record&gt;&lt;/Cite&gt;&lt;/EndNote&gt;</w:instrText>
            </w:r>
            <w:r w:rsidRPr="00215C0E">
              <w:rPr>
                <w:color w:val="000000" w:themeColor="text1"/>
                <w:sz w:val="20"/>
                <w:szCs w:val="20"/>
              </w:rPr>
              <w:fldChar w:fldCharType="separate"/>
            </w:r>
            <w:r w:rsidRPr="00215C0E">
              <w:rPr>
                <w:noProof/>
                <w:color w:val="000000" w:themeColor="text1"/>
                <w:sz w:val="20"/>
                <w:szCs w:val="20"/>
              </w:rPr>
              <w:t>[</w:t>
            </w:r>
            <w:hyperlink w:anchor="_ENREF_3" w:tooltip="Yang, 2013 #4694" w:history="1">
              <w:r w:rsidRPr="00215C0E">
                <w:rPr>
                  <w:noProof/>
                  <w:color w:val="000000" w:themeColor="text1"/>
                  <w:sz w:val="20"/>
                  <w:szCs w:val="20"/>
                </w:rPr>
                <w:t>3</w:t>
              </w:r>
            </w:hyperlink>
            <w:r w:rsidRPr="00215C0E">
              <w:rPr>
                <w:noProof/>
                <w:color w:val="000000" w:themeColor="text1"/>
                <w:sz w:val="20"/>
                <w:szCs w:val="20"/>
              </w:rPr>
              <w:t>]</w:t>
            </w:r>
            <w:r w:rsidRPr="00215C0E">
              <w:rPr>
                <w:color w:val="000000" w:themeColor="text1"/>
                <w:sz w:val="20"/>
                <w:szCs w:val="20"/>
              </w:rPr>
              <w:fldChar w:fldCharType="end"/>
            </w:r>
          </w:p>
        </w:tc>
      </w:tr>
      <w:tr w:rsidR="00AD52D5" w:rsidRPr="00215C0E" w14:paraId="43AEA2B8" w14:textId="77777777" w:rsidTr="00F97330">
        <w:tc>
          <w:tcPr>
            <w:tcW w:w="1548" w:type="dxa"/>
            <w:vAlign w:val="bottom"/>
          </w:tcPr>
          <w:p w14:paraId="0FE1A275"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position w:val="-12"/>
              </w:rPr>
              <w:object w:dxaOrig="740" w:dyaOrig="320" w14:anchorId="3B7CC1AD">
                <v:shape id="_x0000_i1055" type="#_x0000_t75" style="width:36.45pt;height:15.5pt" o:ole="">
                  <v:imagedata r:id="rId67" o:title=""/>
                </v:shape>
                <o:OLEObject Type="Embed" ProgID="Equation.DSMT4" ShapeID="_x0000_i1055" DrawAspect="Content" ObjectID="_1315334859" r:id="rId68"/>
              </w:object>
            </w:r>
          </w:p>
        </w:tc>
        <w:tc>
          <w:tcPr>
            <w:tcW w:w="1350" w:type="dxa"/>
            <w:vAlign w:val="bottom"/>
          </w:tcPr>
          <w:p w14:paraId="5E22166D"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0.5</w:t>
            </w:r>
          </w:p>
        </w:tc>
        <w:tc>
          <w:tcPr>
            <w:tcW w:w="2250" w:type="dxa"/>
            <w:vAlign w:val="bottom"/>
          </w:tcPr>
          <w:p w14:paraId="5CC34F14"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Non-dimensionalized EC50 for the response of APC/C</w:t>
            </w:r>
            <w:r w:rsidRPr="00215C0E">
              <w:rPr>
                <w:color w:val="000000" w:themeColor="text1"/>
                <w:sz w:val="20"/>
                <w:szCs w:val="20"/>
                <w:vertAlign w:val="superscript"/>
              </w:rPr>
              <w:t>Cdc20</w:t>
            </w:r>
            <w:r w:rsidRPr="00215C0E">
              <w:rPr>
                <w:color w:val="000000" w:themeColor="text1"/>
                <w:sz w:val="20"/>
                <w:szCs w:val="20"/>
              </w:rPr>
              <w:t xml:space="preserve"> to Plx1</w:t>
            </w:r>
          </w:p>
        </w:tc>
        <w:tc>
          <w:tcPr>
            <w:tcW w:w="4320" w:type="dxa"/>
            <w:vAlign w:val="bottom"/>
          </w:tcPr>
          <w:p w14:paraId="4BBD994B"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fldChar w:fldCharType="begin"/>
            </w:r>
            <w:r w:rsidRPr="00215C0E">
              <w:rPr>
                <w:color w:val="000000" w:themeColor="text1"/>
                <w:sz w:val="20"/>
                <w:szCs w:val="20"/>
              </w:rPr>
              <w:instrText xml:space="preserve"> ADDIN EN.CITE &lt;EndNote&gt;&lt;Cite&gt;&lt;Author&gt;Yang&lt;/Author&gt;&lt;Year&gt;2013&lt;/Year&gt;&lt;RecNum&gt;4694&lt;/RecNum&gt;&lt;DisplayText&gt;[3]&lt;/DisplayText&gt;&lt;record&gt;&lt;rec-number&gt;4694&lt;/rec-number&gt;&lt;foreign-keys&gt;&lt;key app="EN" db-id="0svv5esturzed4ewf0852f2qdtez5xxr9ww5"&gt;4694&lt;/key&gt;&lt;/foreign-keys&gt;&lt;ref-type name="Journal Article"&gt;17&lt;/ref-type&gt;&lt;contributors&gt;&lt;authors&gt;&lt;author&gt;Yang, Q.&lt;/author&gt;&lt;author&gt;Ferrell, J. E., Jr.&lt;/author&gt;&lt;/authors&gt;&lt;/contributors&gt;&lt;auth-address&gt;Department of Chemical and Systems Biology, Stanford University School of Medicine, Stanford, California 94305-5174, USA.&lt;/auth-address&gt;&lt;titles&gt;&lt;title&gt;The Cdk1-APC/C cell cycle oscillator circuit functions as a time-delayed, ultrasensitive switch&lt;/title&gt;&lt;secondary-title&gt;Nat Cell Biol&lt;/secondary-title&gt;&lt;alt-title&gt;Nature cell biology&lt;/alt-title&gt;&lt;/titles&gt;&lt;periodical&gt;&lt;full-title&gt;Nat Cell Biol&lt;/full-title&gt;&lt;/periodical&gt;&lt;pages&gt;519-25&lt;/pages&gt;&lt;volume&gt;15&lt;/volume&gt;&lt;number&gt;5&lt;/number&gt;&lt;dates&gt;&lt;year&gt;2013&lt;/year&gt;&lt;pub-dates&gt;&lt;date&gt;May&lt;/date&gt;&lt;/pub-dates&gt;&lt;/dates&gt;&lt;isbn&gt;1476-4679 (Electronic)&amp;#xD;1465-7392 (Linking)&lt;/isbn&gt;&lt;accession-num&gt;23624406&lt;/accession-num&gt;&lt;urls&gt;&lt;related-urls&gt;&lt;url&gt;http://www.ncbi.nlm.nih.gov/pubmed/23624406&lt;/url&gt;&lt;/related-urls&gt;&lt;/urls&gt;&lt;electronic-resource-num&gt;10.1038/ncb2737&lt;/electronic-resource-num&gt;&lt;/record&gt;&lt;/Cite&gt;&lt;/EndNote&gt;</w:instrText>
            </w:r>
            <w:r w:rsidRPr="00215C0E">
              <w:rPr>
                <w:color w:val="000000" w:themeColor="text1"/>
                <w:sz w:val="20"/>
                <w:szCs w:val="20"/>
              </w:rPr>
              <w:fldChar w:fldCharType="separate"/>
            </w:r>
            <w:r w:rsidRPr="00215C0E">
              <w:rPr>
                <w:noProof/>
                <w:color w:val="000000" w:themeColor="text1"/>
                <w:sz w:val="20"/>
                <w:szCs w:val="20"/>
              </w:rPr>
              <w:t>[</w:t>
            </w:r>
            <w:hyperlink w:anchor="_ENREF_3" w:tooltip="Yang, 2013 #4694" w:history="1">
              <w:r w:rsidRPr="00215C0E">
                <w:rPr>
                  <w:noProof/>
                  <w:color w:val="000000" w:themeColor="text1"/>
                  <w:sz w:val="20"/>
                  <w:szCs w:val="20"/>
                </w:rPr>
                <w:t>3</w:t>
              </w:r>
            </w:hyperlink>
            <w:r w:rsidRPr="00215C0E">
              <w:rPr>
                <w:noProof/>
                <w:color w:val="000000" w:themeColor="text1"/>
                <w:sz w:val="20"/>
                <w:szCs w:val="20"/>
              </w:rPr>
              <w:t>]</w:t>
            </w:r>
            <w:r w:rsidRPr="00215C0E">
              <w:rPr>
                <w:color w:val="000000" w:themeColor="text1"/>
                <w:sz w:val="20"/>
                <w:szCs w:val="20"/>
              </w:rPr>
              <w:fldChar w:fldCharType="end"/>
            </w:r>
          </w:p>
        </w:tc>
      </w:tr>
      <w:tr w:rsidR="00AD52D5" w:rsidRPr="00215C0E" w14:paraId="7F76C210" w14:textId="77777777" w:rsidTr="00F97330">
        <w:tc>
          <w:tcPr>
            <w:tcW w:w="1548" w:type="dxa"/>
            <w:vAlign w:val="bottom"/>
          </w:tcPr>
          <w:p w14:paraId="1DA549D5"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position w:val="-12"/>
              </w:rPr>
              <w:object w:dxaOrig="400" w:dyaOrig="320" w14:anchorId="3C1ED201">
                <v:shape id="_x0000_i1056" type="#_x0000_t75" style="width:20.05pt;height:15.5pt" o:ole="">
                  <v:imagedata r:id="rId69" o:title=""/>
                </v:shape>
                <o:OLEObject Type="Embed" ProgID="Equation.DSMT4" ShapeID="_x0000_i1056" DrawAspect="Content" ObjectID="_1315334860" r:id="rId70"/>
              </w:object>
            </w:r>
          </w:p>
        </w:tc>
        <w:tc>
          <w:tcPr>
            <w:tcW w:w="1350" w:type="dxa"/>
            <w:vAlign w:val="bottom"/>
          </w:tcPr>
          <w:p w14:paraId="690E33D0"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4</w:t>
            </w:r>
          </w:p>
        </w:tc>
        <w:tc>
          <w:tcPr>
            <w:tcW w:w="2250" w:type="dxa"/>
            <w:vAlign w:val="bottom"/>
          </w:tcPr>
          <w:p w14:paraId="60E69EAF"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Hill exponent for the response of APC/C</w:t>
            </w:r>
            <w:r w:rsidRPr="00215C0E">
              <w:rPr>
                <w:color w:val="000000" w:themeColor="text1"/>
                <w:sz w:val="20"/>
                <w:szCs w:val="20"/>
                <w:vertAlign w:val="superscript"/>
              </w:rPr>
              <w:t>Cdc20</w:t>
            </w:r>
            <w:r w:rsidRPr="00215C0E">
              <w:rPr>
                <w:color w:val="000000" w:themeColor="text1"/>
                <w:sz w:val="20"/>
                <w:szCs w:val="20"/>
              </w:rPr>
              <w:t xml:space="preserve"> to Plx1</w:t>
            </w:r>
          </w:p>
        </w:tc>
        <w:tc>
          <w:tcPr>
            <w:tcW w:w="4320" w:type="dxa"/>
            <w:vAlign w:val="bottom"/>
          </w:tcPr>
          <w:p w14:paraId="0A627D8A"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fldChar w:fldCharType="begin"/>
            </w:r>
            <w:r w:rsidRPr="00215C0E">
              <w:rPr>
                <w:color w:val="000000" w:themeColor="text1"/>
                <w:sz w:val="20"/>
                <w:szCs w:val="20"/>
              </w:rPr>
              <w:instrText xml:space="preserve"> ADDIN EN.CITE &lt;EndNote&gt;&lt;Cite&gt;&lt;Author&gt;Yang&lt;/Author&gt;&lt;Year&gt;2013&lt;/Year&gt;&lt;RecNum&gt;4694&lt;/RecNum&gt;&lt;DisplayText&gt;[3]&lt;/DisplayText&gt;&lt;record&gt;&lt;rec-number&gt;4694&lt;/rec-number&gt;&lt;foreign-keys&gt;&lt;key app="EN" db-id="0svv5esturzed4ewf0852f2qdtez5xxr9ww5"&gt;4694&lt;/key&gt;&lt;/foreign-keys&gt;&lt;ref-type name="Journal Article"&gt;17&lt;/ref-type&gt;&lt;contributors&gt;&lt;authors&gt;&lt;author&gt;Yang, Q.&lt;/author&gt;&lt;author&gt;Ferrell, J. E., Jr.&lt;/author&gt;&lt;/authors&gt;&lt;/contributors&gt;&lt;auth-address&gt;Department of Chemical and Systems Biology, Stanford University School of Medicine, Stanford, California 94305-5174, USA.&lt;/auth-address&gt;&lt;titles&gt;&lt;title&gt;The Cdk1-APC/C cell cycle oscillator circuit functions as a time-delayed, ultrasensitive switch&lt;/title&gt;&lt;secondary-title&gt;Nat Cell Biol&lt;/secondary-title&gt;&lt;alt-title&gt;Nature cell biology&lt;/alt-title&gt;&lt;/titles&gt;&lt;periodical&gt;&lt;full-title&gt;Nat Cell Biol&lt;/full-title&gt;&lt;/periodical&gt;&lt;pages&gt;519-25&lt;/pages&gt;&lt;volume&gt;15&lt;/volume&gt;&lt;number&gt;5&lt;/number&gt;&lt;dates&gt;&lt;year&gt;2013&lt;/year&gt;&lt;pub-dates&gt;&lt;date&gt;May&lt;/date&gt;&lt;/pub-dates&gt;&lt;/dates&gt;&lt;isbn&gt;1476-4679 (Electronic)&amp;#xD;1465-7392 (Linking)&lt;/isbn&gt;&lt;accession-num&gt;23624406&lt;/accession-num&gt;&lt;urls&gt;&lt;related-urls&gt;&lt;url&gt;http://www.ncbi.nlm.nih.gov/pubmed/23624406&lt;/url&gt;&lt;/related-urls&gt;&lt;/urls&gt;&lt;electronic-resource-num&gt;10.1038/ncb2737&lt;/electronic-resource-num&gt;&lt;/record&gt;&lt;/Cite&gt;&lt;/EndNote&gt;</w:instrText>
            </w:r>
            <w:r w:rsidRPr="00215C0E">
              <w:rPr>
                <w:color w:val="000000" w:themeColor="text1"/>
                <w:sz w:val="20"/>
                <w:szCs w:val="20"/>
              </w:rPr>
              <w:fldChar w:fldCharType="separate"/>
            </w:r>
            <w:r w:rsidRPr="00215C0E">
              <w:rPr>
                <w:noProof/>
                <w:color w:val="000000" w:themeColor="text1"/>
                <w:sz w:val="20"/>
                <w:szCs w:val="20"/>
              </w:rPr>
              <w:t>[</w:t>
            </w:r>
            <w:hyperlink w:anchor="_ENREF_3" w:tooltip="Yang, 2013 #4694" w:history="1">
              <w:r w:rsidRPr="00215C0E">
                <w:rPr>
                  <w:noProof/>
                  <w:color w:val="000000" w:themeColor="text1"/>
                  <w:sz w:val="20"/>
                  <w:szCs w:val="20"/>
                </w:rPr>
                <w:t>3</w:t>
              </w:r>
            </w:hyperlink>
            <w:r w:rsidRPr="00215C0E">
              <w:rPr>
                <w:noProof/>
                <w:color w:val="000000" w:themeColor="text1"/>
                <w:sz w:val="20"/>
                <w:szCs w:val="20"/>
              </w:rPr>
              <w:t>]</w:t>
            </w:r>
            <w:r w:rsidRPr="00215C0E">
              <w:rPr>
                <w:color w:val="000000" w:themeColor="text1"/>
                <w:sz w:val="20"/>
                <w:szCs w:val="20"/>
              </w:rPr>
              <w:fldChar w:fldCharType="end"/>
            </w:r>
          </w:p>
        </w:tc>
      </w:tr>
      <w:tr w:rsidR="00AD52D5" w:rsidRPr="00215C0E" w14:paraId="2F9E4C2B" w14:textId="77777777" w:rsidTr="00F97330">
        <w:tc>
          <w:tcPr>
            <w:tcW w:w="1548" w:type="dxa"/>
            <w:vAlign w:val="bottom"/>
          </w:tcPr>
          <w:p w14:paraId="09FFE317"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position w:val="-12"/>
              </w:rPr>
              <w:object w:dxaOrig="380" w:dyaOrig="320" w14:anchorId="056B4722">
                <v:shape id="_x0000_i1057" type="#_x0000_t75" style="width:19.15pt;height:15.5pt" o:ole="">
                  <v:imagedata r:id="rId71" o:title=""/>
                </v:shape>
                <o:OLEObject Type="Embed" ProgID="Equation.DSMT4" ShapeID="_x0000_i1057" DrawAspect="Content" ObjectID="_1315334861" r:id="rId72"/>
              </w:object>
            </w:r>
          </w:p>
        </w:tc>
        <w:tc>
          <w:tcPr>
            <w:tcW w:w="1350" w:type="dxa"/>
            <w:vAlign w:val="bottom"/>
          </w:tcPr>
          <w:p w14:paraId="38B7A5D3"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5</w:t>
            </w:r>
          </w:p>
        </w:tc>
        <w:tc>
          <w:tcPr>
            <w:tcW w:w="2250" w:type="dxa"/>
            <w:vAlign w:val="bottom"/>
          </w:tcPr>
          <w:p w14:paraId="78615987"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Hill exponent for the response of Plx1 to Cdk1</w:t>
            </w:r>
          </w:p>
        </w:tc>
        <w:tc>
          <w:tcPr>
            <w:tcW w:w="4320" w:type="dxa"/>
            <w:vAlign w:val="bottom"/>
          </w:tcPr>
          <w:p w14:paraId="49B493FE"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fldChar w:fldCharType="begin"/>
            </w:r>
            <w:r w:rsidRPr="00215C0E">
              <w:rPr>
                <w:color w:val="000000" w:themeColor="text1"/>
                <w:sz w:val="20"/>
                <w:szCs w:val="20"/>
              </w:rPr>
              <w:instrText xml:space="preserve"> ADDIN EN.CITE &lt;EndNote&gt;&lt;Cite&gt;&lt;Author&gt;Yang&lt;/Author&gt;&lt;Year&gt;2013&lt;/Year&gt;&lt;RecNum&gt;4694&lt;/RecNum&gt;&lt;DisplayText&gt;[3]&lt;/DisplayText&gt;&lt;record&gt;&lt;rec-number&gt;4694&lt;/rec-number&gt;&lt;foreign-keys&gt;&lt;key app="EN" db-id="0svv5esturzed4ewf0852f2qdtez5xxr9ww5"&gt;4694&lt;/key&gt;&lt;/foreign-keys&gt;&lt;ref-type name="Journal Article"&gt;17&lt;/ref-type&gt;&lt;contributors&gt;&lt;authors&gt;&lt;author&gt;Yang, Q.&lt;/author&gt;&lt;author&gt;Ferrell, J. E., Jr.&lt;/author&gt;&lt;/authors&gt;&lt;/contributors&gt;&lt;auth-address&gt;Department of Chemical and Systems Biology, Stanford University School of Medicine, Stanford, California 94305-5174, USA.&lt;/auth-address&gt;&lt;titles&gt;&lt;title&gt;The Cdk1-APC/C cell cycle oscillator circuit functions as a time-delayed, ultrasensitive switch&lt;/title&gt;&lt;secondary-title&gt;Nat Cell Biol&lt;/secondary-title&gt;&lt;alt-title&gt;Nature cell biology&lt;/alt-title&gt;&lt;/titles&gt;&lt;periodical&gt;&lt;full-title&gt;Nat Cell Biol&lt;/full-title&gt;&lt;/periodical&gt;&lt;pages&gt;519-25&lt;/pages&gt;&lt;volume&gt;15&lt;/volume&gt;&lt;number&gt;5&lt;/number&gt;&lt;dates&gt;&lt;year&gt;2013&lt;/year&gt;&lt;pub-dates&gt;&lt;date&gt;May&lt;/date&gt;&lt;/pub-dates&gt;&lt;/dates&gt;&lt;isbn&gt;1476-4679 (Electronic)&amp;#xD;1465-7392 (Linking)&lt;/isbn&gt;&lt;accession-num&gt;23624406&lt;/accession-num&gt;&lt;urls&gt;&lt;related-urls&gt;&lt;url&gt;http://www.ncbi.nlm.nih.gov/pubmed/23624406&lt;/url&gt;&lt;/related-urls&gt;&lt;/urls&gt;&lt;electronic-resource-num&gt;10.1038/ncb2737&lt;/electronic-resource-num&gt;&lt;/record&gt;&lt;/Cite&gt;&lt;/EndNote&gt;</w:instrText>
            </w:r>
            <w:r w:rsidRPr="00215C0E">
              <w:rPr>
                <w:color w:val="000000" w:themeColor="text1"/>
                <w:sz w:val="20"/>
                <w:szCs w:val="20"/>
              </w:rPr>
              <w:fldChar w:fldCharType="separate"/>
            </w:r>
            <w:r w:rsidRPr="00215C0E">
              <w:rPr>
                <w:noProof/>
                <w:color w:val="000000" w:themeColor="text1"/>
                <w:sz w:val="20"/>
                <w:szCs w:val="20"/>
              </w:rPr>
              <w:t>[</w:t>
            </w:r>
            <w:hyperlink w:anchor="_ENREF_3" w:tooltip="Yang, 2013 #4694" w:history="1">
              <w:r w:rsidRPr="00215C0E">
                <w:rPr>
                  <w:noProof/>
                  <w:color w:val="000000" w:themeColor="text1"/>
                  <w:sz w:val="20"/>
                  <w:szCs w:val="20"/>
                </w:rPr>
                <w:t>3</w:t>
              </w:r>
            </w:hyperlink>
            <w:r w:rsidRPr="00215C0E">
              <w:rPr>
                <w:noProof/>
                <w:color w:val="000000" w:themeColor="text1"/>
                <w:sz w:val="20"/>
                <w:szCs w:val="20"/>
              </w:rPr>
              <w:t>]</w:t>
            </w:r>
            <w:r w:rsidRPr="00215C0E">
              <w:rPr>
                <w:color w:val="000000" w:themeColor="text1"/>
                <w:sz w:val="20"/>
                <w:szCs w:val="20"/>
              </w:rPr>
              <w:fldChar w:fldCharType="end"/>
            </w:r>
          </w:p>
        </w:tc>
      </w:tr>
      <w:tr w:rsidR="00AD52D5" w:rsidRPr="00215C0E" w14:paraId="0AD71908" w14:textId="77777777" w:rsidTr="00F97330">
        <w:tc>
          <w:tcPr>
            <w:tcW w:w="1548" w:type="dxa"/>
            <w:vAlign w:val="bottom"/>
          </w:tcPr>
          <w:p w14:paraId="66DCDFBE"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position w:val="-12"/>
              </w:rPr>
              <w:object w:dxaOrig="500" w:dyaOrig="320" w14:anchorId="7F94A3DC">
                <v:shape id="_x0000_i1058" type="#_x0000_t75" style="width:24.6pt;height:15.5pt" o:ole="">
                  <v:imagedata r:id="rId73" o:title=""/>
                </v:shape>
                <o:OLEObject Type="Embed" ProgID="Equation.DSMT4" ShapeID="_x0000_i1058" DrawAspect="Content" ObjectID="_1315334862" r:id="rId74"/>
              </w:object>
            </w:r>
          </w:p>
        </w:tc>
        <w:tc>
          <w:tcPr>
            <w:tcW w:w="1350" w:type="dxa"/>
            <w:vAlign w:val="bottom"/>
          </w:tcPr>
          <w:p w14:paraId="428058DC"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1.5</w:t>
            </w:r>
          </w:p>
        </w:tc>
        <w:tc>
          <w:tcPr>
            <w:tcW w:w="2250" w:type="dxa"/>
            <w:vAlign w:val="bottom"/>
          </w:tcPr>
          <w:p w14:paraId="50DDCBC9"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The rate of activation of Plx1 by active Cdk1</w:t>
            </w:r>
          </w:p>
        </w:tc>
        <w:tc>
          <w:tcPr>
            <w:tcW w:w="4320" w:type="dxa"/>
            <w:vAlign w:val="bottom"/>
          </w:tcPr>
          <w:p w14:paraId="67DFAC05"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Estimated assuming fast activation of Plx1 once Cdk1 activity passes a threshold</w:t>
            </w:r>
          </w:p>
        </w:tc>
      </w:tr>
      <w:tr w:rsidR="00AD52D5" w:rsidRPr="00215C0E" w14:paraId="511BD7FA" w14:textId="77777777" w:rsidTr="00F97330">
        <w:tc>
          <w:tcPr>
            <w:tcW w:w="1548" w:type="dxa"/>
            <w:vAlign w:val="bottom"/>
          </w:tcPr>
          <w:p w14:paraId="78E7F9E1"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position w:val="-12"/>
              </w:rPr>
              <w:object w:dxaOrig="540" w:dyaOrig="320" w14:anchorId="045F3E30">
                <v:shape id="_x0000_i1059" type="#_x0000_t75" style="width:27.35pt;height:15.5pt" o:ole="">
                  <v:imagedata r:id="rId75" o:title=""/>
                </v:shape>
                <o:OLEObject Type="Embed" ProgID="Equation.DSMT4" ShapeID="_x0000_i1059" DrawAspect="Content" ObjectID="_1315334863" r:id="rId76"/>
              </w:object>
            </w:r>
          </w:p>
        </w:tc>
        <w:tc>
          <w:tcPr>
            <w:tcW w:w="1350" w:type="dxa"/>
            <w:vAlign w:val="bottom"/>
          </w:tcPr>
          <w:p w14:paraId="766A32DB"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0.125</w:t>
            </w:r>
          </w:p>
        </w:tc>
        <w:tc>
          <w:tcPr>
            <w:tcW w:w="2250" w:type="dxa"/>
            <w:vAlign w:val="bottom"/>
          </w:tcPr>
          <w:p w14:paraId="632E0127"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The rate of inactivation of Plx1 after Cdk1 is inactivated</w:t>
            </w:r>
          </w:p>
        </w:tc>
        <w:tc>
          <w:tcPr>
            <w:tcW w:w="4320" w:type="dxa"/>
            <w:vAlign w:val="bottom"/>
          </w:tcPr>
          <w:p w14:paraId="76EF3046"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Estimated based on the duration of mitotic exit</w:t>
            </w:r>
          </w:p>
        </w:tc>
      </w:tr>
      <w:tr w:rsidR="00AD52D5" w:rsidRPr="00215C0E" w14:paraId="6EA612C1" w14:textId="77777777" w:rsidTr="00F97330">
        <w:tc>
          <w:tcPr>
            <w:tcW w:w="1548" w:type="dxa"/>
            <w:vAlign w:val="bottom"/>
          </w:tcPr>
          <w:p w14:paraId="3439770D"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position w:val="-12"/>
              </w:rPr>
              <w:object w:dxaOrig="520" w:dyaOrig="320" w14:anchorId="54E1764D">
                <v:shape id="_x0000_i1060" type="#_x0000_t75" style="width:26.45pt;height:15.5pt" o:ole="">
                  <v:imagedata r:id="rId77" o:title=""/>
                </v:shape>
                <o:OLEObject Type="Embed" ProgID="Equation.DSMT4" ShapeID="_x0000_i1060" DrawAspect="Content" ObjectID="_1315334864" r:id="rId78"/>
              </w:object>
            </w:r>
          </w:p>
        </w:tc>
        <w:tc>
          <w:tcPr>
            <w:tcW w:w="1350" w:type="dxa"/>
            <w:vAlign w:val="bottom"/>
          </w:tcPr>
          <w:p w14:paraId="1B98F069"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1.5</w:t>
            </w:r>
          </w:p>
        </w:tc>
        <w:tc>
          <w:tcPr>
            <w:tcW w:w="2250" w:type="dxa"/>
            <w:vAlign w:val="bottom"/>
          </w:tcPr>
          <w:p w14:paraId="554BB8F2"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The rate of activation of APC/C</w:t>
            </w:r>
            <w:r w:rsidRPr="00215C0E">
              <w:rPr>
                <w:color w:val="000000" w:themeColor="text1"/>
                <w:sz w:val="20"/>
                <w:szCs w:val="20"/>
                <w:vertAlign w:val="superscript"/>
              </w:rPr>
              <w:t>Cdc20</w:t>
            </w:r>
            <w:r w:rsidRPr="00215C0E">
              <w:rPr>
                <w:color w:val="000000" w:themeColor="text1"/>
                <w:sz w:val="20"/>
                <w:szCs w:val="20"/>
              </w:rPr>
              <w:t xml:space="preserve"> by active Plx1</w:t>
            </w:r>
          </w:p>
        </w:tc>
        <w:tc>
          <w:tcPr>
            <w:tcW w:w="4320" w:type="dxa"/>
            <w:vAlign w:val="bottom"/>
          </w:tcPr>
          <w:p w14:paraId="5502FCB8"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Estimated assuming fast activation of APC/C</w:t>
            </w:r>
            <w:r w:rsidRPr="00215C0E">
              <w:rPr>
                <w:color w:val="000000" w:themeColor="text1"/>
                <w:sz w:val="20"/>
                <w:szCs w:val="20"/>
                <w:vertAlign w:val="superscript"/>
              </w:rPr>
              <w:t>Cdc20</w:t>
            </w:r>
            <w:r w:rsidRPr="00215C0E">
              <w:rPr>
                <w:color w:val="000000" w:themeColor="text1"/>
                <w:sz w:val="20"/>
                <w:szCs w:val="20"/>
              </w:rPr>
              <w:t xml:space="preserve"> once Cdk1 activity passes a threshold</w:t>
            </w:r>
          </w:p>
        </w:tc>
      </w:tr>
      <w:tr w:rsidR="00AD52D5" w:rsidRPr="00215C0E" w14:paraId="0577B0C2" w14:textId="77777777" w:rsidTr="00F97330">
        <w:tc>
          <w:tcPr>
            <w:tcW w:w="1548" w:type="dxa"/>
            <w:vAlign w:val="bottom"/>
          </w:tcPr>
          <w:p w14:paraId="742A763D"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position w:val="-12"/>
              </w:rPr>
              <w:object w:dxaOrig="560" w:dyaOrig="320" w14:anchorId="68845105">
                <v:shape id="_x0000_i1061" type="#_x0000_t75" style="width:27.35pt;height:15.5pt" o:ole="">
                  <v:imagedata r:id="rId79" o:title=""/>
                </v:shape>
                <o:OLEObject Type="Embed" ProgID="Equation.DSMT4" ShapeID="_x0000_i1061" DrawAspect="Content" ObjectID="_1315334865" r:id="rId80"/>
              </w:object>
            </w:r>
          </w:p>
        </w:tc>
        <w:tc>
          <w:tcPr>
            <w:tcW w:w="1350" w:type="dxa"/>
            <w:vAlign w:val="bottom"/>
          </w:tcPr>
          <w:p w14:paraId="1C06F361"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0.15</w:t>
            </w:r>
          </w:p>
        </w:tc>
        <w:tc>
          <w:tcPr>
            <w:tcW w:w="2250" w:type="dxa"/>
            <w:vAlign w:val="bottom"/>
          </w:tcPr>
          <w:p w14:paraId="51B39565"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The rate of inactivation of APC/C</w:t>
            </w:r>
            <w:r w:rsidRPr="00215C0E">
              <w:rPr>
                <w:color w:val="000000" w:themeColor="text1"/>
                <w:sz w:val="20"/>
                <w:szCs w:val="20"/>
                <w:vertAlign w:val="superscript"/>
              </w:rPr>
              <w:t>Cdc20</w:t>
            </w:r>
            <w:r w:rsidRPr="00215C0E">
              <w:rPr>
                <w:color w:val="000000" w:themeColor="text1"/>
                <w:sz w:val="20"/>
                <w:szCs w:val="20"/>
              </w:rPr>
              <w:t xml:space="preserve"> after Plx1 is inactivated</w:t>
            </w:r>
          </w:p>
        </w:tc>
        <w:tc>
          <w:tcPr>
            <w:tcW w:w="4320" w:type="dxa"/>
            <w:vAlign w:val="bottom"/>
          </w:tcPr>
          <w:p w14:paraId="717736A1" w14:textId="77777777" w:rsidR="00AD52D5" w:rsidRPr="00215C0E" w:rsidRDefault="00AD52D5" w:rsidP="00F97330">
            <w:pPr>
              <w:spacing w:before="120" w:after="120" w:line="280" w:lineRule="exact"/>
              <w:rPr>
                <w:color w:val="000000" w:themeColor="text1"/>
                <w:sz w:val="20"/>
                <w:szCs w:val="20"/>
              </w:rPr>
            </w:pPr>
            <w:r w:rsidRPr="00215C0E">
              <w:rPr>
                <w:color w:val="000000" w:themeColor="text1"/>
                <w:sz w:val="20"/>
                <w:szCs w:val="20"/>
              </w:rPr>
              <w:t>Estimated based on the duration of mitotic exit</w:t>
            </w:r>
          </w:p>
        </w:tc>
      </w:tr>
    </w:tbl>
    <w:p w14:paraId="5BC4B61A" w14:textId="77777777" w:rsidR="00AD52D5" w:rsidRPr="00215C0E" w:rsidRDefault="00AD52D5" w:rsidP="00BF661C">
      <w:pPr>
        <w:rPr>
          <w:color w:val="000000" w:themeColor="text1"/>
        </w:rPr>
      </w:pPr>
    </w:p>
    <w:p w14:paraId="248AE30E" w14:textId="77777777" w:rsidR="00AD52D5" w:rsidRPr="00215C0E" w:rsidRDefault="00AD52D5" w:rsidP="00A7683D">
      <w:pPr>
        <w:jc w:val="both"/>
        <w:rPr>
          <w:color w:val="000000" w:themeColor="text1"/>
        </w:rPr>
      </w:pPr>
      <w:r w:rsidRPr="00215C0E">
        <w:rPr>
          <w:color w:val="000000" w:themeColor="text1"/>
        </w:rPr>
        <w:t>We did not have direct measurement of when the APC/C</w:t>
      </w:r>
      <w:r w:rsidRPr="00215C0E">
        <w:rPr>
          <w:color w:val="000000" w:themeColor="text1"/>
          <w:vertAlign w:val="superscript"/>
        </w:rPr>
        <w:t>Cdc20</w:t>
      </w:r>
      <w:r w:rsidRPr="00215C0E">
        <w:rPr>
          <w:color w:val="000000" w:themeColor="text1"/>
        </w:rPr>
        <w:t xml:space="preserve"> becomes active when Cdk1 activity exceeds the threshold to activate APC/C</w:t>
      </w:r>
      <w:r w:rsidRPr="00215C0E">
        <w:rPr>
          <w:color w:val="000000" w:themeColor="text1"/>
          <w:vertAlign w:val="superscript"/>
        </w:rPr>
        <w:t>Cdc20</w:t>
      </w:r>
      <w:r w:rsidRPr="00215C0E">
        <w:rPr>
          <w:color w:val="000000" w:themeColor="text1"/>
        </w:rPr>
        <w:t xml:space="preserve">. We assumed this step to be fast and arbitrarily chose a value </w:t>
      </w:r>
      <w:proofErr w:type="gramStart"/>
      <w:r w:rsidRPr="00215C0E">
        <w:rPr>
          <w:color w:val="000000" w:themeColor="text1"/>
        </w:rPr>
        <w:t>of 1.5 min</w:t>
      </w:r>
      <w:r w:rsidRPr="00215C0E">
        <w:rPr>
          <w:color w:val="000000" w:themeColor="text1"/>
          <w:vertAlign w:val="superscript"/>
        </w:rPr>
        <w:t>-1</w:t>
      </w:r>
      <w:r w:rsidRPr="00215C0E">
        <w:rPr>
          <w:color w:val="000000" w:themeColor="text1"/>
        </w:rPr>
        <w:t xml:space="preserve"> for both the activation of Plx and APC/C</w:t>
      </w:r>
      <w:proofErr w:type="gramEnd"/>
      <w:r w:rsidRPr="00215C0E">
        <w:rPr>
          <w:color w:val="000000" w:themeColor="text1"/>
        </w:rPr>
        <w:t>.</w:t>
      </w:r>
    </w:p>
    <w:p w14:paraId="7F35613B" w14:textId="77777777" w:rsidR="00AD52D5" w:rsidRPr="00215C0E" w:rsidRDefault="00AD52D5" w:rsidP="00BF661C">
      <w:pPr>
        <w:rPr>
          <w:color w:val="000000" w:themeColor="text1"/>
        </w:rPr>
      </w:pPr>
    </w:p>
    <w:p w14:paraId="3DE009C6" w14:textId="77777777" w:rsidR="00AD52D5" w:rsidRPr="00215C0E" w:rsidRDefault="00AD52D5" w:rsidP="00A7683D">
      <w:pPr>
        <w:jc w:val="both"/>
        <w:rPr>
          <w:color w:val="000000" w:themeColor="text1"/>
        </w:rPr>
      </w:pPr>
      <w:r w:rsidRPr="00215C0E">
        <w:rPr>
          <w:color w:val="000000" w:themeColor="text1"/>
        </w:rPr>
        <w:t>We then tried to decide the rate to switch off the degradation after Cdk1 level falls below the threshold to activate APC/C. For simplicity, we modeled the inactivation of Plx and APC/C</w:t>
      </w:r>
      <w:r w:rsidRPr="00215C0E">
        <w:rPr>
          <w:color w:val="000000" w:themeColor="text1"/>
          <w:vertAlign w:val="superscript"/>
        </w:rPr>
        <w:t>Cdc20</w:t>
      </w:r>
      <w:r w:rsidRPr="00215C0E">
        <w:rPr>
          <w:color w:val="000000" w:themeColor="text1"/>
        </w:rPr>
        <w:t xml:space="preserve"> as first order </w:t>
      </w:r>
      <w:proofErr w:type="gramStart"/>
      <w:r w:rsidRPr="00215C0E">
        <w:rPr>
          <w:color w:val="000000" w:themeColor="text1"/>
        </w:rPr>
        <w:t>reactions :</w:t>
      </w:r>
      <w:proofErr w:type="gramEnd"/>
    </w:p>
    <w:p w14:paraId="56E3B5CA" w14:textId="77777777" w:rsidR="00AD52D5" w:rsidRPr="00215C0E" w:rsidRDefault="00AD52D5" w:rsidP="00BF661C">
      <w:pPr>
        <w:rPr>
          <w:color w:val="000000" w:themeColor="text1"/>
        </w:rPr>
      </w:pPr>
    </w:p>
    <w:p w14:paraId="78C1DD72" w14:textId="77777777" w:rsidR="00AD52D5" w:rsidRPr="00215C0E" w:rsidRDefault="00AD52D5" w:rsidP="00BF661C">
      <w:pPr>
        <w:rPr>
          <w:color w:val="000000" w:themeColor="text1"/>
        </w:rPr>
      </w:pPr>
      <w:r w:rsidRPr="00215C0E">
        <w:rPr>
          <w:color w:val="000000" w:themeColor="text1"/>
        </w:rPr>
        <w:t>Inactivation rate of [plx</w:t>
      </w:r>
      <w:r w:rsidRPr="00215C0E">
        <w:rPr>
          <w:color w:val="000000" w:themeColor="text1"/>
          <w:vertAlign w:val="subscript"/>
        </w:rPr>
        <w:t>a</w:t>
      </w:r>
      <w:r w:rsidRPr="00215C0E">
        <w:rPr>
          <w:color w:val="000000" w:themeColor="text1"/>
        </w:rPr>
        <w:t xml:space="preserve">] = </w:t>
      </w:r>
      <w:r w:rsidRPr="00215C0E">
        <w:rPr>
          <w:color w:val="000000" w:themeColor="text1"/>
          <w:position w:val="-14"/>
        </w:rPr>
        <w:object w:dxaOrig="1280" w:dyaOrig="380" w14:anchorId="37251FFB">
          <v:shape id="_x0000_i1062" type="#_x0000_t75" style="width:62.9pt;height:19.15pt" o:ole="">
            <v:imagedata r:id="rId81" o:title=""/>
          </v:shape>
          <o:OLEObject Type="Embed" ProgID="Equation.DSMT4" ShapeID="_x0000_i1062" DrawAspect="Content" ObjectID="_1315334866" r:id="rId82"/>
        </w:object>
      </w:r>
    </w:p>
    <w:p w14:paraId="4059612A" w14:textId="77777777" w:rsidR="00AD52D5" w:rsidRPr="00215C0E" w:rsidRDefault="00AD52D5" w:rsidP="00BF661C">
      <w:pPr>
        <w:rPr>
          <w:color w:val="000000" w:themeColor="text1"/>
        </w:rPr>
      </w:pPr>
      <w:r w:rsidRPr="00215C0E">
        <w:rPr>
          <w:color w:val="000000" w:themeColor="text1"/>
        </w:rPr>
        <w:t>Inactivation rate of [apc</w:t>
      </w:r>
      <w:r w:rsidRPr="00215C0E">
        <w:rPr>
          <w:color w:val="000000" w:themeColor="text1"/>
          <w:vertAlign w:val="subscript"/>
        </w:rPr>
        <w:t>a</w:t>
      </w:r>
      <w:r w:rsidRPr="00215C0E">
        <w:rPr>
          <w:color w:val="000000" w:themeColor="text1"/>
        </w:rPr>
        <w:t xml:space="preserve">] = </w:t>
      </w:r>
      <w:r w:rsidRPr="00215C0E">
        <w:rPr>
          <w:color w:val="000000" w:themeColor="text1"/>
          <w:position w:val="-14"/>
        </w:rPr>
        <w:object w:dxaOrig="1320" w:dyaOrig="380" w14:anchorId="2648C0FE">
          <v:shape id="_x0000_i1063" type="#_x0000_t75" style="width:62.9pt;height:19.15pt" o:ole="">
            <v:imagedata r:id="rId83" o:title=""/>
          </v:shape>
          <o:OLEObject Type="Embed" ProgID="Equation.DSMT4" ShapeID="_x0000_i1063" DrawAspect="Content" ObjectID="_1315334867" r:id="rId84"/>
        </w:object>
      </w:r>
    </w:p>
    <w:p w14:paraId="3FF160C0" w14:textId="77777777" w:rsidR="00AD52D5" w:rsidRPr="00215C0E" w:rsidRDefault="00AD52D5" w:rsidP="00BF661C">
      <w:pPr>
        <w:rPr>
          <w:color w:val="000000" w:themeColor="text1"/>
        </w:rPr>
      </w:pPr>
    </w:p>
    <w:p w14:paraId="2A196D15" w14:textId="77777777" w:rsidR="00AD52D5" w:rsidRPr="00215C0E" w:rsidRDefault="00AD52D5" w:rsidP="00A7683D">
      <w:pPr>
        <w:jc w:val="both"/>
        <w:rPr>
          <w:i/>
          <w:color w:val="000000" w:themeColor="text1"/>
          <w:vertAlign w:val="subscript"/>
        </w:rPr>
      </w:pPr>
      <w:r w:rsidRPr="00215C0E">
        <w:rPr>
          <w:color w:val="000000" w:themeColor="text1"/>
        </w:rPr>
        <w:t xml:space="preserve">The time it takes to turn off the degradation after mitotic exit depends on </w:t>
      </w:r>
      <w:proofErr w:type="gramStart"/>
      <w:r w:rsidRPr="00215C0E">
        <w:rPr>
          <w:color w:val="000000" w:themeColor="text1"/>
        </w:rPr>
        <w:t>two rate</w:t>
      </w:r>
      <w:proofErr w:type="gramEnd"/>
      <w:r w:rsidRPr="00215C0E">
        <w:rPr>
          <w:color w:val="000000" w:themeColor="text1"/>
        </w:rPr>
        <w:t xml:space="preserve"> constants </w:t>
      </w:r>
      <w:r w:rsidRPr="00215C0E">
        <w:rPr>
          <w:i/>
          <w:color w:val="000000" w:themeColor="text1"/>
        </w:rPr>
        <w:t>k</w:t>
      </w:r>
      <w:r w:rsidRPr="00215C0E">
        <w:rPr>
          <w:i/>
          <w:color w:val="000000" w:themeColor="text1"/>
          <w:vertAlign w:val="subscript"/>
        </w:rPr>
        <w:t>plxoff</w:t>
      </w:r>
      <w:r w:rsidRPr="00215C0E">
        <w:rPr>
          <w:color w:val="000000" w:themeColor="text1"/>
        </w:rPr>
        <w:t xml:space="preserve"> and </w:t>
      </w:r>
      <w:r w:rsidRPr="00215C0E">
        <w:rPr>
          <w:i/>
          <w:color w:val="000000" w:themeColor="text1"/>
        </w:rPr>
        <w:t>k</w:t>
      </w:r>
      <w:r w:rsidRPr="00215C0E">
        <w:rPr>
          <w:i/>
          <w:color w:val="000000" w:themeColor="text1"/>
          <w:vertAlign w:val="subscript"/>
        </w:rPr>
        <w:t>apcoff</w:t>
      </w:r>
      <w:r w:rsidRPr="00215C0E">
        <w:rPr>
          <w:color w:val="000000" w:themeColor="text1"/>
        </w:rPr>
        <w:t xml:space="preserve">. Specifically, the half-life of Plx is </w:t>
      </w:r>
      <w:r w:rsidRPr="00215C0E">
        <w:rPr>
          <w:color w:val="000000" w:themeColor="text1"/>
          <w:position w:val="-32"/>
        </w:rPr>
        <w:object w:dxaOrig="620" w:dyaOrig="700" w14:anchorId="50209DD3">
          <v:shape id="_x0000_i1064" type="#_x0000_t75" style="width:31pt;height:35.55pt" o:ole="">
            <v:imagedata r:id="rId85" o:title=""/>
          </v:shape>
          <o:OLEObject Type="Embed" ProgID="Equation.DSMT4" ShapeID="_x0000_i1064" DrawAspect="Content" ObjectID="_1315334868" r:id="rId86"/>
        </w:object>
      </w:r>
      <w:r w:rsidRPr="00215C0E">
        <w:rPr>
          <w:color w:val="000000" w:themeColor="text1"/>
        </w:rPr>
        <w:t>and the half-life of APC/C</w:t>
      </w:r>
      <w:r w:rsidRPr="00215C0E">
        <w:rPr>
          <w:color w:val="000000" w:themeColor="text1"/>
          <w:vertAlign w:val="superscript"/>
        </w:rPr>
        <w:t>Cdc20</w:t>
      </w:r>
      <w:r w:rsidRPr="00215C0E">
        <w:rPr>
          <w:color w:val="000000" w:themeColor="text1"/>
        </w:rPr>
        <w:t xml:space="preserve"> is </w:t>
      </w:r>
      <w:r w:rsidRPr="00215C0E">
        <w:rPr>
          <w:color w:val="000000" w:themeColor="text1"/>
          <w:position w:val="-32"/>
        </w:rPr>
        <w:object w:dxaOrig="639" w:dyaOrig="700" w14:anchorId="0E53816B">
          <v:shape id="_x0000_i1065" type="#_x0000_t75" style="width:31.9pt;height:35.55pt" o:ole="">
            <v:imagedata r:id="rId87" o:title=""/>
          </v:shape>
          <o:OLEObject Type="Embed" ProgID="Equation.DSMT4" ShapeID="_x0000_i1065" DrawAspect="Content" ObjectID="_1315334869" r:id="rId88"/>
        </w:object>
      </w:r>
      <w:r w:rsidRPr="00215C0E">
        <w:rPr>
          <w:color w:val="000000" w:themeColor="text1"/>
        </w:rPr>
        <w:t xml:space="preserve">. In our parameter selection, </w:t>
      </w:r>
      <w:r w:rsidRPr="00215C0E">
        <w:rPr>
          <w:i/>
          <w:color w:val="000000" w:themeColor="text1"/>
        </w:rPr>
        <w:t>k</w:t>
      </w:r>
      <w:r w:rsidRPr="00215C0E">
        <w:rPr>
          <w:i/>
          <w:color w:val="000000" w:themeColor="text1"/>
          <w:vertAlign w:val="subscript"/>
        </w:rPr>
        <w:t>plxoff</w:t>
      </w:r>
      <w:r w:rsidRPr="00215C0E">
        <w:rPr>
          <w:i/>
          <w:color w:val="000000" w:themeColor="text1"/>
        </w:rPr>
        <w:t xml:space="preserve"> </w:t>
      </w:r>
      <w:r w:rsidRPr="00215C0E">
        <w:rPr>
          <w:color w:val="000000" w:themeColor="text1"/>
        </w:rPr>
        <w:t xml:space="preserve">was chosen to be 0.15 nd </w:t>
      </w:r>
      <w:r w:rsidRPr="00215C0E">
        <w:rPr>
          <w:i/>
          <w:color w:val="000000" w:themeColor="text1"/>
        </w:rPr>
        <w:t>k</w:t>
      </w:r>
      <w:r w:rsidRPr="00215C0E">
        <w:rPr>
          <w:i/>
          <w:color w:val="000000" w:themeColor="text1"/>
          <w:vertAlign w:val="subscript"/>
        </w:rPr>
        <w:t>apcoff</w:t>
      </w:r>
      <w:r w:rsidRPr="00215C0E">
        <w:rPr>
          <w:color w:val="000000" w:themeColor="text1"/>
        </w:rPr>
        <w:t xml:space="preserve"> was chosen to be 0.125. This means the half-life of Plx and APC/C are about 5 minutes. We have assumed the amount of Cdk1 to turn on 50% of Plx is 36nM (as shown in the previous paragraph), and the fraction of active Plx to turn on 50% of APC/C is 0.5. This implies less than 50% of the Plx would remain active 5 min after Cdk1 level falls below 36 nM, and less than 50% of the APC/C would remain active 10 min after Cdk1 level falls below 36 nM. In Figures 2A and 2B, the duration in which [cyclin B1] was decreasing is about 15 min. This is consistent with the values chosen for </w:t>
      </w:r>
      <w:r w:rsidRPr="00215C0E">
        <w:rPr>
          <w:i/>
          <w:color w:val="000000" w:themeColor="text1"/>
        </w:rPr>
        <w:t>k</w:t>
      </w:r>
      <w:r w:rsidRPr="00215C0E">
        <w:rPr>
          <w:i/>
          <w:color w:val="000000" w:themeColor="text1"/>
          <w:vertAlign w:val="subscript"/>
        </w:rPr>
        <w:t>plxoff</w:t>
      </w:r>
      <w:r w:rsidRPr="00215C0E">
        <w:rPr>
          <w:color w:val="000000" w:themeColor="text1"/>
        </w:rPr>
        <w:t xml:space="preserve"> and</w:t>
      </w:r>
      <w:r w:rsidRPr="00215C0E">
        <w:rPr>
          <w:i/>
          <w:color w:val="000000" w:themeColor="text1"/>
        </w:rPr>
        <w:t xml:space="preserve"> k</w:t>
      </w:r>
      <w:r w:rsidRPr="00215C0E">
        <w:rPr>
          <w:i/>
          <w:color w:val="000000" w:themeColor="text1"/>
          <w:vertAlign w:val="subscript"/>
        </w:rPr>
        <w:t>apcoff.</w:t>
      </w:r>
    </w:p>
    <w:p w14:paraId="2C7A9579" w14:textId="77777777" w:rsidR="00AD52D5" w:rsidRPr="00215C0E" w:rsidRDefault="00AD52D5">
      <w:pPr>
        <w:widowControl/>
        <w:rPr>
          <w:i/>
          <w:color w:val="000000" w:themeColor="text1"/>
          <w:vertAlign w:val="subscript"/>
        </w:rPr>
      </w:pPr>
      <w:r w:rsidRPr="00215C0E">
        <w:rPr>
          <w:i/>
          <w:color w:val="000000" w:themeColor="text1"/>
          <w:vertAlign w:val="subscript"/>
        </w:rPr>
        <w:br w:type="page"/>
      </w:r>
    </w:p>
    <w:p w14:paraId="75C50A70" w14:textId="77777777" w:rsidR="00AD52D5" w:rsidRPr="00215C0E" w:rsidRDefault="00AD52D5" w:rsidP="00BF661C">
      <w:pPr>
        <w:rPr>
          <w:b/>
          <w:color w:val="000000" w:themeColor="text1"/>
        </w:rPr>
      </w:pPr>
      <w:r w:rsidRPr="00215C0E">
        <w:rPr>
          <w:b/>
          <w:color w:val="000000" w:themeColor="text1"/>
        </w:rPr>
        <w:t>Supplemental References</w:t>
      </w:r>
    </w:p>
    <w:p w14:paraId="232E4F78" w14:textId="77777777" w:rsidR="00AD52D5" w:rsidRPr="00215C0E" w:rsidRDefault="00AD52D5" w:rsidP="00A7683D">
      <w:pPr>
        <w:jc w:val="both"/>
        <w:rPr>
          <w:color w:val="000000" w:themeColor="text1"/>
        </w:rPr>
      </w:pPr>
    </w:p>
    <w:p w14:paraId="42AB6DE9" w14:textId="77777777" w:rsidR="00AD52D5" w:rsidRPr="00215C0E" w:rsidRDefault="00AD52D5" w:rsidP="00A7683D">
      <w:pPr>
        <w:ind w:left="720" w:hanging="720"/>
        <w:jc w:val="both"/>
        <w:rPr>
          <w:noProof/>
          <w:color w:val="000000" w:themeColor="text1"/>
        </w:rPr>
      </w:pPr>
      <w:r w:rsidRPr="00215C0E">
        <w:rPr>
          <w:color w:val="000000" w:themeColor="text1"/>
        </w:rPr>
        <w:fldChar w:fldCharType="begin"/>
      </w:r>
      <w:r w:rsidRPr="00215C0E">
        <w:rPr>
          <w:color w:val="000000" w:themeColor="text1"/>
        </w:rPr>
        <w:instrText xml:space="preserve"> ADDIN EN.REFLIST </w:instrText>
      </w:r>
      <w:r w:rsidRPr="00215C0E">
        <w:rPr>
          <w:color w:val="000000" w:themeColor="text1"/>
        </w:rPr>
        <w:fldChar w:fldCharType="separate"/>
      </w:r>
      <w:bookmarkStart w:id="1" w:name="_ENREF_1"/>
      <w:r w:rsidRPr="00215C0E">
        <w:rPr>
          <w:noProof/>
          <w:color w:val="000000" w:themeColor="text1"/>
        </w:rPr>
        <w:t>1. Pomerening JR, Sontag ED, Ferrell JE, Jr. (2003) Building a cell cycle oscillator: hysteresis and bistability in the activation of Cdc2. Nature Cell Biol 5: 346-351.</w:t>
      </w:r>
      <w:bookmarkEnd w:id="1"/>
    </w:p>
    <w:p w14:paraId="45A449C7" w14:textId="77777777" w:rsidR="00AD52D5" w:rsidRPr="00215C0E" w:rsidRDefault="00AD52D5" w:rsidP="00A7683D">
      <w:pPr>
        <w:ind w:left="720" w:hanging="720"/>
        <w:jc w:val="both"/>
        <w:rPr>
          <w:noProof/>
          <w:color w:val="000000" w:themeColor="text1"/>
        </w:rPr>
      </w:pPr>
      <w:bookmarkStart w:id="2" w:name="_ENREF_2"/>
      <w:r w:rsidRPr="00215C0E">
        <w:rPr>
          <w:noProof/>
          <w:color w:val="000000" w:themeColor="text1"/>
        </w:rPr>
        <w:t>2. Tsai TY, Choi YS, Ma W, Pomerening JR, Tang C, et al. (2008) Robust, tunable biological oscillations from interlinked positive and negative feedback loops. Science 321: 126-129.</w:t>
      </w:r>
      <w:bookmarkEnd w:id="2"/>
    </w:p>
    <w:p w14:paraId="4AAF31BB" w14:textId="77777777" w:rsidR="00AD52D5" w:rsidRPr="00215C0E" w:rsidRDefault="00AD52D5" w:rsidP="00A7683D">
      <w:pPr>
        <w:ind w:left="720" w:hanging="720"/>
        <w:jc w:val="both"/>
        <w:rPr>
          <w:noProof/>
          <w:color w:val="000000" w:themeColor="text1"/>
        </w:rPr>
      </w:pPr>
      <w:bookmarkStart w:id="3" w:name="_ENREF_3"/>
      <w:r w:rsidRPr="00215C0E">
        <w:rPr>
          <w:noProof/>
          <w:color w:val="000000" w:themeColor="text1"/>
        </w:rPr>
        <w:t>3. Yang Q, Ferrell JE, Jr. (2013) The Cdk1-APC/C cell cycle oscillator circuit functions as a time-delayed, ultrasensitive switch. Nat Cell Biol 15: 519-525.</w:t>
      </w:r>
      <w:bookmarkEnd w:id="3"/>
    </w:p>
    <w:p w14:paraId="3E13B5FD" w14:textId="77777777" w:rsidR="00AD52D5" w:rsidRPr="00215C0E" w:rsidRDefault="00AD52D5" w:rsidP="00A7683D">
      <w:pPr>
        <w:ind w:left="720" w:hanging="720"/>
        <w:jc w:val="both"/>
        <w:rPr>
          <w:noProof/>
          <w:color w:val="000000" w:themeColor="text1"/>
        </w:rPr>
      </w:pPr>
      <w:bookmarkStart w:id="4" w:name="_ENREF_4"/>
      <w:r w:rsidRPr="00215C0E">
        <w:rPr>
          <w:noProof/>
          <w:color w:val="000000" w:themeColor="text1"/>
        </w:rPr>
        <w:t>4. Chang JB, Ferrell JE, Jr. (2013) Mitotic trigger waves and the spatial coordination of the Xenopus cell cycle. Nature 500: 603-607.</w:t>
      </w:r>
      <w:bookmarkEnd w:id="4"/>
    </w:p>
    <w:p w14:paraId="153989B3" w14:textId="77777777" w:rsidR="00AD52D5" w:rsidRPr="00215C0E" w:rsidRDefault="00AD52D5" w:rsidP="00A7683D">
      <w:pPr>
        <w:ind w:left="720" w:hanging="720"/>
        <w:jc w:val="both"/>
        <w:rPr>
          <w:noProof/>
          <w:color w:val="000000" w:themeColor="text1"/>
        </w:rPr>
      </w:pPr>
      <w:bookmarkStart w:id="5" w:name="_ENREF_5"/>
      <w:r w:rsidRPr="00215C0E">
        <w:rPr>
          <w:noProof/>
          <w:color w:val="000000" w:themeColor="text1"/>
        </w:rPr>
        <w:t>5. Novak B, Tyson JJ (1993) Numerical analysis of a comprehensive model of M-phase control in Xenopus oocyte extracts and intact embryos. J Cell Sci 106: 1153-1168.</w:t>
      </w:r>
      <w:bookmarkEnd w:id="5"/>
    </w:p>
    <w:p w14:paraId="5B6442E3" w14:textId="77777777" w:rsidR="00AD52D5" w:rsidRPr="00215C0E" w:rsidRDefault="00AD52D5" w:rsidP="00A7683D">
      <w:pPr>
        <w:ind w:left="720" w:hanging="720"/>
        <w:jc w:val="both"/>
        <w:rPr>
          <w:noProof/>
          <w:color w:val="000000" w:themeColor="text1"/>
        </w:rPr>
      </w:pPr>
      <w:bookmarkStart w:id="6" w:name="_ENREF_6"/>
      <w:r w:rsidRPr="00215C0E">
        <w:rPr>
          <w:noProof/>
          <w:color w:val="000000" w:themeColor="text1"/>
        </w:rPr>
        <w:t>6. Novak B, Tyson JJ (1993) Modeling the cell division cycle: M-phase trigger, oscillations, and size control. J Theor Biol 165: 101-134.</w:t>
      </w:r>
      <w:bookmarkEnd w:id="6"/>
    </w:p>
    <w:p w14:paraId="3066D469" w14:textId="77777777" w:rsidR="00AD52D5" w:rsidRPr="00215C0E" w:rsidRDefault="00AD52D5" w:rsidP="00A7683D">
      <w:pPr>
        <w:ind w:left="720" w:hanging="720"/>
        <w:jc w:val="both"/>
        <w:rPr>
          <w:noProof/>
          <w:color w:val="000000" w:themeColor="text1"/>
        </w:rPr>
      </w:pPr>
      <w:bookmarkStart w:id="7" w:name="_ENREF_7"/>
      <w:r w:rsidRPr="00215C0E">
        <w:rPr>
          <w:noProof/>
          <w:color w:val="000000" w:themeColor="text1"/>
        </w:rPr>
        <w:t>7. Kumagai A, Dunphy WG (1992) Regulation of the cdc25 protein during the cell cycle in Xenopus extracts. Cell 70: 139-151.</w:t>
      </w:r>
      <w:bookmarkEnd w:id="7"/>
    </w:p>
    <w:p w14:paraId="73EF80BB" w14:textId="77777777" w:rsidR="00AD52D5" w:rsidRPr="00215C0E" w:rsidRDefault="00AD52D5" w:rsidP="00A7683D">
      <w:pPr>
        <w:ind w:left="720" w:hanging="720"/>
        <w:jc w:val="both"/>
        <w:rPr>
          <w:noProof/>
          <w:color w:val="000000" w:themeColor="text1"/>
        </w:rPr>
      </w:pPr>
      <w:bookmarkStart w:id="8" w:name="_ENREF_8"/>
      <w:r w:rsidRPr="00215C0E">
        <w:rPr>
          <w:noProof/>
          <w:color w:val="000000" w:themeColor="text1"/>
        </w:rPr>
        <w:t>8. Mueller PR, Coleman TR, Dunphy WG (1995) Cell cycle regulation of a Xenopus Wee1-like kinase. Mol Biol Cell 6: 119-134.</w:t>
      </w:r>
      <w:bookmarkEnd w:id="8"/>
    </w:p>
    <w:p w14:paraId="462A75CD" w14:textId="77777777" w:rsidR="00AD52D5" w:rsidRPr="00215C0E" w:rsidRDefault="00AD52D5" w:rsidP="00A7683D">
      <w:pPr>
        <w:ind w:left="720" w:hanging="720"/>
        <w:jc w:val="both"/>
        <w:rPr>
          <w:noProof/>
          <w:color w:val="000000" w:themeColor="text1"/>
        </w:rPr>
      </w:pPr>
      <w:bookmarkStart w:id="9" w:name="_ENREF_9"/>
      <w:r w:rsidRPr="00215C0E">
        <w:rPr>
          <w:noProof/>
          <w:color w:val="000000" w:themeColor="text1"/>
        </w:rPr>
        <w:t>9. Kim SY, Song EJ, Lee KJ, Ferrell JE, Jr. (2005) Multisite M-phase phosphorylation of Xenopus Wee1A. Mol Cell Biol 25: 10580-10590.</w:t>
      </w:r>
      <w:bookmarkEnd w:id="9"/>
    </w:p>
    <w:p w14:paraId="65F61AA7" w14:textId="77777777" w:rsidR="00AD52D5" w:rsidRPr="00215C0E" w:rsidRDefault="00AD52D5" w:rsidP="00A7683D">
      <w:pPr>
        <w:ind w:left="720" w:hanging="720"/>
        <w:jc w:val="both"/>
        <w:rPr>
          <w:noProof/>
          <w:color w:val="000000" w:themeColor="text1"/>
        </w:rPr>
      </w:pPr>
      <w:bookmarkStart w:id="10" w:name="_ENREF_10"/>
      <w:r w:rsidRPr="00215C0E">
        <w:rPr>
          <w:noProof/>
          <w:color w:val="000000" w:themeColor="text1"/>
        </w:rPr>
        <w:t>10. Tischer T, Hormanseder E, Mayer TU (2012) The APC/C inhibitor XErp1/Emi2 is essential for Xenopus early embryonic divisions. Science 338: 520-524.</w:t>
      </w:r>
      <w:bookmarkEnd w:id="10"/>
    </w:p>
    <w:p w14:paraId="2D696910" w14:textId="77777777" w:rsidR="00AD52D5" w:rsidRPr="00215C0E" w:rsidRDefault="00AD52D5" w:rsidP="00A7683D">
      <w:pPr>
        <w:ind w:left="720" w:hanging="720"/>
        <w:jc w:val="both"/>
        <w:rPr>
          <w:noProof/>
          <w:color w:val="000000" w:themeColor="text1"/>
        </w:rPr>
      </w:pPr>
      <w:bookmarkStart w:id="11" w:name="_ENREF_11"/>
      <w:r w:rsidRPr="00215C0E">
        <w:rPr>
          <w:noProof/>
          <w:color w:val="000000" w:themeColor="text1"/>
        </w:rPr>
        <w:t>11. Vinod PK, Zhou X, Zhang T, Mayer TU, Novak B (2013) The role of APC/C inhibitor Emi2/XErp1 in oscillatory dynamics of early embryonic cell cycles. Biophys Chem 177-178: 1-6.</w:t>
      </w:r>
      <w:bookmarkEnd w:id="11"/>
    </w:p>
    <w:p w14:paraId="3FF04FF9" w14:textId="77777777" w:rsidR="00AD52D5" w:rsidRPr="00215C0E" w:rsidRDefault="00AD52D5" w:rsidP="00A7683D">
      <w:pPr>
        <w:ind w:left="720" w:hanging="720"/>
        <w:jc w:val="both"/>
        <w:rPr>
          <w:noProof/>
          <w:color w:val="000000" w:themeColor="text1"/>
        </w:rPr>
      </w:pPr>
      <w:bookmarkStart w:id="12" w:name="_ENREF_12"/>
      <w:r w:rsidRPr="00215C0E">
        <w:rPr>
          <w:noProof/>
          <w:color w:val="000000" w:themeColor="text1"/>
        </w:rPr>
        <w:t>12. Labit H, Fujimitsu K, Bayin NS, Takaki T, Gannon J, et al. (2012) Dephosphorylation of Cdc20 is required for its C-box-dependent activation of the APC/C. EMBO J 31: 3351-3362.</w:t>
      </w:r>
      <w:bookmarkEnd w:id="12"/>
    </w:p>
    <w:p w14:paraId="0138D00A" w14:textId="77777777" w:rsidR="00AD52D5" w:rsidRPr="00215C0E" w:rsidRDefault="00AD52D5" w:rsidP="00A7683D">
      <w:pPr>
        <w:ind w:left="720" w:hanging="720"/>
        <w:jc w:val="both"/>
        <w:rPr>
          <w:noProof/>
          <w:color w:val="000000" w:themeColor="text1"/>
        </w:rPr>
      </w:pPr>
      <w:bookmarkStart w:id="13" w:name="_ENREF_13"/>
      <w:r w:rsidRPr="00215C0E">
        <w:rPr>
          <w:noProof/>
          <w:color w:val="000000" w:themeColor="text1"/>
          <w:lang w:val="pl-PL"/>
        </w:rPr>
        <w:t xml:space="preserve">13. Kim SY, Ferrell JE, Jr. </w:t>
      </w:r>
      <w:r w:rsidRPr="00215C0E">
        <w:rPr>
          <w:noProof/>
          <w:color w:val="000000" w:themeColor="text1"/>
        </w:rPr>
        <w:t>(2007) Substrate competition as a source of ultrasensitivity in the inactivation of Wee1. Cell 128: 1133-1145.</w:t>
      </w:r>
      <w:bookmarkEnd w:id="13"/>
    </w:p>
    <w:p w14:paraId="7B91B52B" w14:textId="77777777" w:rsidR="00AD52D5" w:rsidRPr="00215C0E" w:rsidRDefault="00AD52D5" w:rsidP="00A7683D">
      <w:pPr>
        <w:ind w:left="720" w:hanging="720"/>
        <w:jc w:val="both"/>
        <w:rPr>
          <w:noProof/>
          <w:color w:val="000000" w:themeColor="text1"/>
        </w:rPr>
      </w:pPr>
      <w:bookmarkStart w:id="14" w:name="_ENREF_14"/>
      <w:r w:rsidRPr="00215C0E">
        <w:rPr>
          <w:noProof/>
          <w:color w:val="000000" w:themeColor="text1"/>
        </w:rPr>
        <w:t>14. Trunnell NB, Poon AC, Kim SY, Ferrell JE, Jr. (2011) Ultrasensitivity in the regulation of Cdc25C by Cdk1. Mol Cell 41: 263-274.</w:t>
      </w:r>
      <w:bookmarkEnd w:id="14"/>
    </w:p>
    <w:p w14:paraId="1FE032E7" w14:textId="77777777" w:rsidR="00AD52D5" w:rsidRPr="00215C0E" w:rsidRDefault="00AD52D5" w:rsidP="00A7683D">
      <w:pPr>
        <w:ind w:left="720" w:hanging="720"/>
        <w:jc w:val="both"/>
        <w:rPr>
          <w:noProof/>
          <w:color w:val="000000" w:themeColor="text1"/>
        </w:rPr>
      </w:pPr>
      <w:bookmarkStart w:id="15" w:name="_ENREF_15"/>
      <w:r w:rsidRPr="00215C0E">
        <w:rPr>
          <w:noProof/>
          <w:color w:val="000000" w:themeColor="text1"/>
        </w:rPr>
        <w:t>15. Pomerening JR, Sontag ED, Ferrell JE, Jr. (2003) Building a cell cycle oscillator: hysteresis and bistability in the activation of Cdc2. Nat Cell Biol 5: 346-351.</w:t>
      </w:r>
      <w:bookmarkEnd w:id="15"/>
    </w:p>
    <w:p w14:paraId="770D85BB" w14:textId="77777777" w:rsidR="00AD52D5" w:rsidRPr="00215C0E" w:rsidRDefault="00AD52D5" w:rsidP="00A7683D">
      <w:pPr>
        <w:ind w:left="720" w:hanging="720"/>
        <w:jc w:val="both"/>
        <w:rPr>
          <w:noProof/>
          <w:color w:val="000000" w:themeColor="text1"/>
        </w:rPr>
      </w:pPr>
      <w:bookmarkStart w:id="16" w:name="_ENREF_16"/>
      <w:r w:rsidRPr="00215C0E">
        <w:rPr>
          <w:noProof/>
          <w:color w:val="000000" w:themeColor="text1"/>
        </w:rPr>
        <w:t>16. Mueller PR, Coleman TR, Dunphy WG (1995) Cell cycle regulation of a Xenopus Wee1-like kinase. Mol Biol Cell 6: 119-134.</w:t>
      </w:r>
      <w:bookmarkEnd w:id="16"/>
    </w:p>
    <w:p w14:paraId="5CD05184" w14:textId="77777777" w:rsidR="00AD52D5" w:rsidRPr="00215C0E" w:rsidRDefault="00AD52D5" w:rsidP="00A7683D">
      <w:pPr>
        <w:ind w:left="720" w:hanging="720"/>
        <w:jc w:val="both"/>
        <w:rPr>
          <w:noProof/>
          <w:color w:val="000000" w:themeColor="text1"/>
        </w:rPr>
      </w:pPr>
      <w:bookmarkStart w:id="17" w:name="_ENREF_17"/>
      <w:r w:rsidRPr="00215C0E">
        <w:rPr>
          <w:noProof/>
          <w:color w:val="000000" w:themeColor="text1"/>
        </w:rPr>
        <w:t>17. Kim SY, Song EJ, Lee KJ, Ferrell JE, Jr. (2005) Multisite M-Phase phosphorylation of Xenopus Wee1A. Mol Cell Biol 25: 10580-10590.</w:t>
      </w:r>
      <w:bookmarkEnd w:id="17"/>
    </w:p>
    <w:p w14:paraId="3ED41516" w14:textId="77777777" w:rsidR="00AD52D5" w:rsidRPr="00215C0E" w:rsidRDefault="00AD52D5" w:rsidP="00A7683D">
      <w:pPr>
        <w:ind w:left="720" w:hanging="720"/>
        <w:jc w:val="both"/>
        <w:rPr>
          <w:noProof/>
          <w:color w:val="000000" w:themeColor="text1"/>
        </w:rPr>
      </w:pPr>
      <w:bookmarkStart w:id="18" w:name="_ENREF_18"/>
      <w:r w:rsidRPr="00215C0E">
        <w:rPr>
          <w:noProof/>
          <w:color w:val="000000" w:themeColor="text1"/>
        </w:rPr>
        <w:t>18. Tsai TY-C, Choi YS, Ma W, Pomerening JR, Tang C, et al. (2008) Robust, tunable biological oscillations from interlinked positive and negative feedback loops. Science 321: 126-129.</w:t>
      </w:r>
      <w:bookmarkEnd w:id="18"/>
    </w:p>
    <w:p w14:paraId="6939C88D" w14:textId="77777777" w:rsidR="00AD52D5" w:rsidRPr="00215C0E" w:rsidRDefault="00AD52D5" w:rsidP="00A7683D">
      <w:pPr>
        <w:jc w:val="both"/>
        <w:rPr>
          <w:noProof/>
          <w:color w:val="000000" w:themeColor="text1"/>
        </w:rPr>
      </w:pPr>
    </w:p>
    <w:p w14:paraId="68CFC813" w14:textId="77777777" w:rsidR="00AD52D5" w:rsidRPr="00215C0E" w:rsidRDefault="00AD52D5" w:rsidP="00A7683D">
      <w:pPr>
        <w:jc w:val="both"/>
        <w:rPr>
          <w:color w:val="000000" w:themeColor="text1"/>
        </w:rPr>
      </w:pPr>
      <w:r w:rsidRPr="00215C0E">
        <w:rPr>
          <w:color w:val="000000" w:themeColor="text1"/>
        </w:rPr>
        <w:fldChar w:fldCharType="end"/>
      </w:r>
    </w:p>
    <w:sectPr w:rsidR="00AD52D5" w:rsidRPr="00215C0E" w:rsidSect="005A1ED6">
      <w:headerReference w:type="even" r:id="rId89"/>
      <w:headerReference w:type="default" r:id="rId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011BE6" w14:textId="77777777" w:rsidR="00AD52D5" w:rsidRDefault="00AD52D5" w:rsidP="00ED56FB">
      <w:r>
        <w:separator/>
      </w:r>
    </w:p>
  </w:endnote>
  <w:endnote w:type="continuationSeparator" w:id="0">
    <w:p w14:paraId="4A3CD59A" w14:textId="77777777" w:rsidR="00AD52D5" w:rsidRDefault="00AD52D5" w:rsidP="00ED56F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ﾛ｢・ｩ嶸ﾂ">
    <w:panose1 w:val="00000000000000000000"/>
    <w:charset w:val="80"/>
    <w:family w:val="auto"/>
    <w:notTrueType/>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新細明體">
    <w:charset w:val="51"/>
    <w:family w:val="auto"/>
    <w:pitch w:val="variable"/>
    <w:sig w:usb0="A00002FF" w:usb1="28CFFCFA" w:usb2="00000016" w:usb3="00000000" w:csb0="001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98B093" w14:textId="77777777" w:rsidR="00AD52D5" w:rsidRDefault="00AD52D5" w:rsidP="00ED56FB">
      <w:r>
        <w:separator/>
      </w:r>
    </w:p>
  </w:footnote>
  <w:footnote w:type="continuationSeparator" w:id="0">
    <w:p w14:paraId="7A86E2DB" w14:textId="77777777" w:rsidR="00AD52D5" w:rsidRDefault="00AD52D5" w:rsidP="00ED56F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174176" w14:textId="77777777" w:rsidR="00AD52D5" w:rsidRDefault="00AD52D5" w:rsidP="003659B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F372E52" w14:textId="77777777" w:rsidR="00AD52D5" w:rsidRDefault="00AD52D5" w:rsidP="00ED56FB">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A45A6B" w14:textId="77777777" w:rsidR="00AD52D5" w:rsidRDefault="00AD52D5" w:rsidP="003659B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15C0E">
      <w:rPr>
        <w:rStyle w:val="PageNumber"/>
        <w:noProof/>
      </w:rPr>
      <w:t>8</w:t>
    </w:r>
    <w:r>
      <w:rPr>
        <w:rStyle w:val="PageNumber"/>
      </w:rPr>
      <w:fldChar w:fldCharType="end"/>
    </w:r>
  </w:p>
  <w:p w14:paraId="532D6774" w14:textId="77777777" w:rsidR="00AD52D5" w:rsidRDefault="00AD52D5" w:rsidP="00ED56FB">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svv5esturzed4ewf0852f2qdtez5xxr9ww5&quot;&gt;Ferrell EndNote library-Converted&lt;record-ids&gt;&lt;item&gt;1040&lt;/item&gt;&lt;item&gt;1397&lt;/item&gt;&lt;item&gt;1478&lt;/item&gt;&lt;item&gt;2817&lt;/item&gt;&lt;item&gt;3587&lt;/item&gt;&lt;item&gt;3612&lt;/item&gt;&lt;item&gt;4016&lt;/item&gt;&lt;item&gt;4066&lt;/item&gt;&lt;item&gt;4270&lt;/item&gt;&lt;item&gt;4694&lt;/item&gt;&lt;item&gt;4733&lt;/item&gt;&lt;item&gt;4736&lt;/item&gt;&lt;item&gt;4752&lt;/item&gt;&lt;item&gt;4753&lt;/item&gt;&lt;/record-ids&gt;&lt;/item&gt;&lt;/Libraries&gt;"/>
  </w:docVars>
  <w:rsids>
    <w:rsidRoot w:val="00BF661C"/>
    <w:rsid w:val="000922CE"/>
    <w:rsid w:val="00107805"/>
    <w:rsid w:val="001125AC"/>
    <w:rsid w:val="00215C0E"/>
    <w:rsid w:val="00252495"/>
    <w:rsid w:val="00253DF9"/>
    <w:rsid w:val="00254857"/>
    <w:rsid w:val="003659BC"/>
    <w:rsid w:val="003A776D"/>
    <w:rsid w:val="0047662D"/>
    <w:rsid w:val="005517B6"/>
    <w:rsid w:val="005A1ED6"/>
    <w:rsid w:val="005A4270"/>
    <w:rsid w:val="00632B0E"/>
    <w:rsid w:val="00665163"/>
    <w:rsid w:val="00675300"/>
    <w:rsid w:val="006F3F16"/>
    <w:rsid w:val="007C4617"/>
    <w:rsid w:val="008B50DF"/>
    <w:rsid w:val="00970754"/>
    <w:rsid w:val="0097149C"/>
    <w:rsid w:val="009772FA"/>
    <w:rsid w:val="009D73BA"/>
    <w:rsid w:val="00A311A5"/>
    <w:rsid w:val="00A7683D"/>
    <w:rsid w:val="00A87CC4"/>
    <w:rsid w:val="00A92CC8"/>
    <w:rsid w:val="00AB6FEE"/>
    <w:rsid w:val="00AD52D5"/>
    <w:rsid w:val="00B0566B"/>
    <w:rsid w:val="00BF661C"/>
    <w:rsid w:val="00C026A7"/>
    <w:rsid w:val="00C03FD6"/>
    <w:rsid w:val="00C850FE"/>
    <w:rsid w:val="00CA2228"/>
    <w:rsid w:val="00D7747F"/>
    <w:rsid w:val="00DA658E"/>
    <w:rsid w:val="00E41BD9"/>
    <w:rsid w:val="00EA6A62"/>
    <w:rsid w:val="00ED56FB"/>
    <w:rsid w:val="00F264B2"/>
    <w:rsid w:val="00F973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69"/>
    <o:shapelayout v:ext="edit">
      <o:idmap v:ext="edit" data="1"/>
    </o:shapelayout>
  </w:shapeDefaults>
  <w:decimalSymbol w:val="."/>
  <w:listSeparator w:val=","/>
  <w14:docId w14:val="3DA3C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ﾛ｢・ｩ嶸ﾂ" w:hAnsi="Cambria" w:cs="Times New Roman"/>
        <w:sz w:val="22"/>
        <w:szCs w:val="22"/>
        <w:lang w:val="en-US" w:eastAsia="zh-TW"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uiPriority="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661C"/>
    <w:pPr>
      <w:widowControl w:val="0"/>
    </w:pPr>
    <w:rPr>
      <w:rFonts w:ascii="Times New Roman" w:eastAsia="新細明體" w:hAnsi="Times New Roman"/>
      <w:kern w:val="2"/>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99"/>
    <w:rsid w:val="00BF661C"/>
    <w:pPr>
      <w:widowControl w:val="0"/>
    </w:pPr>
    <w:rPr>
      <w:rFonts w:ascii="Times New Roman" w:eastAsia="新細明體"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CA2228"/>
    <w:rPr>
      <w:rFonts w:cs="Times New Roman"/>
      <w:color w:val="0000FF"/>
      <w:u w:val="single"/>
    </w:rPr>
  </w:style>
  <w:style w:type="character" w:styleId="PlaceholderText">
    <w:name w:val="Placeholder Text"/>
    <w:basedOn w:val="DefaultParagraphFont"/>
    <w:uiPriority w:val="99"/>
    <w:semiHidden/>
    <w:rsid w:val="00C026A7"/>
    <w:rPr>
      <w:rFonts w:cs="Times New Roman"/>
      <w:color w:val="808080"/>
    </w:rPr>
  </w:style>
  <w:style w:type="paragraph" w:styleId="BalloonText">
    <w:name w:val="Balloon Text"/>
    <w:basedOn w:val="Normal"/>
    <w:link w:val="BalloonTextChar"/>
    <w:uiPriority w:val="99"/>
    <w:semiHidden/>
    <w:rsid w:val="00C026A7"/>
    <w:rPr>
      <w:rFonts w:ascii="Lucida Grande" w:hAnsi="Lucida Grande"/>
      <w:sz w:val="18"/>
      <w:szCs w:val="18"/>
    </w:rPr>
  </w:style>
  <w:style w:type="character" w:customStyle="1" w:styleId="BalloonTextChar">
    <w:name w:val="Balloon Text Char"/>
    <w:basedOn w:val="DefaultParagraphFont"/>
    <w:link w:val="BalloonText"/>
    <w:uiPriority w:val="99"/>
    <w:semiHidden/>
    <w:locked/>
    <w:rsid w:val="00C026A7"/>
    <w:rPr>
      <w:rFonts w:ascii="Lucida Grande" w:eastAsia="新細明體" w:hAnsi="Lucida Grande" w:cs="Times New Roman"/>
      <w:kern w:val="2"/>
      <w:sz w:val="18"/>
      <w:szCs w:val="18"/>
      <w:lang w:eastAsia="zh-TW"/>
    </w:rPr>
  </w:style>
  <w:style w:type="paragraph" w:styleId="Header">
    <w:name w:val="header"/>
    <w:basedOn w:val="Normal"/>
    <w:link w:val="HeaderChar"/>
    <w:uiPriority w:val="99"/>
    <w:rsid w:val="00ED56FB"/>
    <w:pPr>
      <w:tabs>
        <w:tab w:val="center" w:pos="4320"/>
        <w:tab w:val="right" w:pos="8640"/>
      </w:tabs>
    </w:pPr>
  </w:style>
  <w:style w:type="character" w:customStyle="1" w:styleId="HeaderChar">
    <w:name w:val="Header Char"/>
    <w:basedOn w:val="DefaultParagraphFont"/>
    <w:link w:val="Header"/>
    <w:uiPriority w:val="99"/>
    <w:locked/>
    <w:rsid w:val="00ED56FB"/>
    <w:rPr>
      <w:rFonts w:ascii="Times New Roman" w:eastAsia="新細明體" w:hAnsi="Times New Roman" w:cs="Times New Roman"/>
      <w:kern w:val="2"/>
      <w:lang w:eastAsia="zh-TW"/>
    </w:rPr>
  </w:style>
  <w:style w:type="paragraph" w:styleId="Footer">
    <w:name w:val="footer"/>
    <w:basedOn w:val="Normal"/>
    <w:link w:val="FooterChar"/>
    <w:uiPriority w:val="99"/>
    <w:rsid w:val="00ED56FB"/>
    <w:pPr>
      <w:tabs>
        <w:tab w:val="center" w:pos="4320"/>
        <w:tab w:val="right" w:pos="8640"/>
      </w:tabs>
    </w:pPr>
  </w:style>
  <w:style w:type="character" w:customStyle="1" w:styleId="FooterChar">
    <w:name w:val="Footer Char"/>
    <w:basedOn w:val="DefaultParagraphFont"/>
    <w:link w:val="Footer"/>
    <w:uiPriority w:val="99"/>
    <w:locked/>
    <w:rsid w:val="00ED56FB"/>
    <w:rPr>
      <w:rFonts w:ascii="Times New Roman" w:eastAsia="新細明體" w:hAnsi="Times New Roman" w:cs="Times New Roman"/>
      <w:kern w:val="2"/>
      <w:lang w:eastAsia="zh-TW"/>
    </w:rPr>
  </w:style>
  <w:style w:type="character" w:styleId="PageNumber">
    <w:name w:val="page number"/>
    <w:basedOn w:val="DefaultParagraphFont"/>
    <w:uiPriority w:val="99"/>
    <w:semiHidden/>
    <w:rsid w:val="00ED56FB"/>
    <w:rPr>
      <w:rFonts w:cs="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wmf"/><Relationship Id="rId8" Type="http://schemas.openxmlformats.org/officeDocument/2006/relationships/oleObject" Target="embeddings/oleObject1.bin"/><Relationship Id="rId9" Type="http://schemas.openxmlformats.org/officeDocument/2006/relationships/image" Target="media/image2.emf"/><Relationship Id="rId10" Type="http://schemas.openxmlformats.org/officeDocument/2006/relationships/oleObject" Target="embeddings/oleObject2.bin"/><Relationship Id="rId11" Type="http://schemas.openxmlformats.org/officeDocument/2006/relationships/image" Target="media/image3.emf"/><Relationship Id="rId12" Type="http://schemas.openxmlformats.org/officeDocument/2006/relationships/oleObject" Target="embeddings/oleObject3.bin"/><Relationship Id="rId13" Type="http://schemas.openxmlformats.org/officeDocument/2006/relationships/image" Target="media/image4.emf"/><Relationship Id="rId14" Type="http://schemas.openxmlformats.org/officeDocument/2006/relationships/oleObject" Target="embeddings/oleObject4.bin"/><Relationship Id="rId15" Type="http://schemas.openxmlformats.org/officeDocument/2006/relationships/image" Target="media/image5.emf"/><Relationship Id="rId16" Type="http://schemas.openxmlformats.org/officeDocument/2006/relationships/oleObject" Target="embeddings/oleObject5.bin"/><Relationship Id="rId17" Type="http://schemas.openxmlformats.org/officeDocument/2006/relationships/image" Target="media/image6.emf"/><Relationship Id="rId18" Type="http://schemas.openxmlformats.org/officeDocument/2006/relationships/oleObject" Target="embeddings/oleObject6.bin"/><Relationship Id="rId19" Type="http://schemas.openxmlformats.org/officeDocument/2006/relationships/image" Target="media/image7.emf"/><Relationship Id="rId30" Type="http://schemas.openxmlformats.org/officeDocument/2006/relationships/oleObject" Target="embeddings/oleObject12.bin"/><Relationship Id="rId31" Type="http://schemas.openxmlformats.org/officeDocument/2006/relationships/image" Target="media/image13.emf"/><Relationship Id="rId32" Type="http://schemas.openxmlformats.org/officeDocument/2006/relationships/oleObject" Target="embeddings/oleObject13.bin"/><Relationship Id="rId33" Type="http://schemas.openxmlformats.org/officeDocument/2006/relationships/image" Target="media/image14.emf"/><Relationship Id="rId34" Type="http://schemas.openxmlformats.org/officeDocument/2006/relationships/oleObject" Target="embeddings/oleObject14.bin"/><Relationship Id="rId35" Type="http://schemas.openxmlformats.org/officeDocument/2006/relationships/image" Target="media/image15.emf"/><Relationship Id="rId36" Type="http://schemas.openxmlformats.org/officeDocument/2006/relationships/oleObject" Target="embeddings/oleObject15.bin"/><Relationship Id="rId37" Type="http://schemas.openxmlformats.org/officeDocument/2006/relationships/image" Target="media/image16.wmf"/><Relationship Id="rId38" Type="http://schemas.openxmlformats.org/officeDocument/2006/relationships/oleObject" Target="embeddings/oleObject16.bin"/><Relationship Id="rId39" Type="http://schemas.openxmlformats.org/officeDocument/2006/relationships/image" Target="media/image17.wmf"/><Relationship Id="rId50" Type="http://schemas.openxmlformats.org/officeDocument/2006/relationships/oleObject" Target="embeddings/oleObject22.bin"/><Relationship Id="rId51" Type="http://schemas.openxmlformats.org/officeDocument/2006/relationships/image" Target="media/image23.emf"/><Relationship Id="rId52" Type="http://schemas.openxmlformats.org/officeDocument/2006/relationships/oleObject" Target="embeddings/oleObject23.bin"/><Relationship Id="rId53" Type="http://schemas.openxmlformats.org/officeDocument/2006/relationships/image" Target="media/image24.emf"/><Relationship Id="rId54" Type="http://schemas.openxmlformats.org/officeDocument/2006/relationships/oleObject" Target="embeddings/oleObject24.bin"/><Relationship Id="rId55" Type="http://schemas.openxmlformats.org/officeDocument/2006/relationships/image" Target="media/image25.emf"/><Relationship Id="rId56" Type="http://schemas.openxmlformats.org/officeDocument/2006/relationships/oleObject" Target="embeddings/oleObject25.bin"/><Relationship Id="rId57" Type="http://schemas.openxmlformats.org/officeDocument/2006/relationships/image" Target="media/image26.emf"/><Relationship Id="rId58" Type="http://schemas.openxmlformats.org/officeDocument/2006/relationships/oleObject" Target="embeddings/oleObject26.bin"/><Relationship Id="rId59" Type="http://schemas.openxmlformats.org/officeDocument/2006/relationships/image" Target="media/image27.emf"/><Relationship Id="rId70" Type="http://schemas.openxmlformats.org/officeDocument/2006/relationships/oleObject" Target="embeddings/oleObject32.bin"/><Relationship Id="rId71" Type="http://schemas.openxmlformats.org/officeDocument/2006/relationships/image" Target="media/image33.emf"/><Relationship Id="rId72" Type="http://schemas.openxmlformats.org/officeDocument/2006/relationships/oleObject" Target="embeddings/oleObject33.bin"/><Relationship Id="rId73" Type="http://schemas.openxmlformats.org/officeDocument/2006/relationships/image" Target="media/image34.emf"/><Relationship Id="rId74" Type="http://schemas.openxmlformats.org/officeDocument/2006/relationships/oleObject" Target="embeddings/oleObject34.bin"/><Relationship Id="rId75" Type="http://schemas.openxmlformats.org/officeDocument/2006/relationships/image" Target="media/image35.emf"/><Relationship Id="rId76" Type="http://schemas.openxmlformats.org/officeDocument/2006/relationships/oleObject" Target="embeddings/oleObject35.bin"/><Relationship Id="rId77" Type="http://schemas.openxmlformats.org/officeDocument/2006/relationships/image" Target="media/image36.emf"/><Relationship Id="rId78" Type="http://schemas.openxmlformats.org/officeDocument/2006/relationships/oleObject" Target="embeddings/oleObject36.bin"/><Relationship Id="rId79" Type="http://schemas.openxmlformats.org/officeDocument/2006/relationships/image" Target="media/image37.emf"/><Relationship Id="rId90" Type="http://schemas.openxmlformats.org/officeDocument/2006/relationships/header" Target="header2.xml"/><Relationship Id="rId91" Type="http://schemas.openxmlformats.org/officeDocument/2006/relationships/fontTable" Target="fontTable.xml"/><Relationship Id="rId92" Type="http://schemas.openxmlformats.org/officeDocument/2006/relationships/theme" Target="theme/theme1.xml"/><Relationship Id="rId20" Type="http://schemas.openxmlformats.org/officeDocument/2006/relationships/oleObject" Target="embeddings/oleObject7.bin"/><Relationship Id="rId21" Type="http://schemas.openxmlformats.org/officeDocument/2006/relationships/image" Target="media/image8.emf"/><Relationship Id="rId22" Type="http://schemas.openxmlformats.org/officeDocument/2006/relationships/oleObject" Target="embeddings/oleObject8.bin"/><Relationship Id="rId23" Type="http://schemas.openxmlformats.org/officeDocument/2006/relationships/image" Target="media/image9.emf"/><Relationship Id="rId24" Type="http://schemas.openxmlformats.org/officeDocument/2006/relationships/oleObject" Target="embeddings/oleObject9.bin"/><Relationship Id="rId25" Type="http://schemas.openxmlformats.org/officeDocument/2006/relationships/image" Target="media/image10.emf"/><Relationship Id="rId26" Type="http://schemas.openxmlformats.org/officeDocument/2006/relationships/oleObject" Target="embeddings/oleObject10.bin"/><Relationship Id="rId27" Type="http://schemas.openxmlformats.org/officeDocument/2006/relationships/image" Target="media/image11.emf"/><Relationship Id="rId28" Type="http://schemas.openxmlformats.org/officeDocument/2006/relationships/oleObject" Target="embeddings/oleObject11.bin"/><Relationship Id="rId29" Type="http://schemas.openxmlformats.org/officeDocument/2006/relationships/image" Target="media/image12.emf"/><Relationship Id="rId40" Type="http://schemas.openxmlformats.org/officeDocument/2006/relationships/oleObject" Target="embeddings/oleObject17.bin"/><Relationship Id="rId41" Type="http://schemas.openxmlformats.org/officeDocument/2006/relationships/image" Target="media/image18.emf"/><Relationship Id="rId42" Type="http://schemas.openxmlformats.org/officeDocument/2006/relationships/oleObject" Target="embeddings/oleObject18.bin"/><Relationship Id="rId43" Type="http://schemas.openxmlformats.org/officeDocument/2006/relationships/image" Target="media/image19.wmf"/><Relationship Id="rId44" Type="http://schemas.openxmlformats.org/officeDocument/2006/relationships/oleObject" Target="embeddings/oleObject19.bin"/><Relationship Id="rId45" Type="http://schemas.openxmlformats.org/officeDocument/2006/relationships/image" Target="media/image20.wmf"/><Relationship Id="rId46" Type="http://schemas.openxmlformats.org/officeDocument/2006/relationships/oleObject" Target="embeddings/oleObject20.bin"/><Relationship Id="rId47" Type="http://schemas.openxmlformats.org/officeDocument/2006/relationships/image" Target="media/image21.wmf"/><Relationship Id="rId48" Type="http://schemas.openxmlformats.org/officeDocument/2006/relationships/oleObject" Target="embeddings/oleObject21.bin"/><Relationship Id="rId49" Type="http://schemas.openxmlformats.org/officeDocument/2006/relationships/image" Target="media/image22.emf"/><Relationship Id="rId60" Type="http://schemas.openxmlformats.org/officeDocument/2006/relationships/oleObject" Target="embeddings/oleObject27.bin"/><Relationship Id="rId61" Type="http://schemas.openxmlformats.org/officeDocument/2006/relationships/image" Target="media/image28.wmf"/><Relationship Id="rId62" Type="http://schemas.openxmlformats.org/officeDocument/2006/relationships/oleObject" Target="embeddings/oleObject28.bin"/><Relationship Id="rId63" Type="http://schemas.openxmlformats.org/officeDocument/2006/relationships/image" Target="media/image29.emf"/><Relationship Id="rId64" Type="http://schemas.openxmlformats.org/officeDocument/2006/relationships/oleObject" Target="embeddings/oleObject29.bin"/><Relationship Id="rId65" Type="http://schemas.openxmlformats.org/officeDocument/2006/relationships/image" Target="media/image30.emf"/><Relationship Id="rId66" Type="http://schemas.openxmlformats.org/officeDocument/2006/relationships/oleObject" Target="embeddings/oleObject30.bin"/><Relationship Id="rId67" Type="http://schemas.openxmlformats.org/officeDocument/2006/relationships/image" Target="media/image31.emf"/><Relationship Id="rId68" Type="http://schemas.openxmlformats.org/officeDocument/2006/relationships/oleObject" Target="embeddings/oleObject31.bin"/><Relationship Id="rId69" Type="http://schemas.openxmlformats.org/officeDocument/2006/relationships/image" Target="media/image32.emf"/><Relationship Id="rId80" Type="http://schemas.openxmlformats.org/officeDocument/2006/relationships/oleObject" Target="embeddings/oleObject37.bin"/><Relationship Id="rId81" Type="http://schemas.openxmlformats.org/officeDocument/2006/relationships/image" Target="media/image38.emf"/><Relationship Id="rId82" Type="http://schemas.openxmlformats.org/officeDocument/2006/relationships/oleObject" Target="embeddings/oleObject38.bin"/><Relationship Id="rId83" Type="http://schemas.openxmlformats.org/officeDocument/2006/relationships/image" Target="media/image39.emf"/><Relationship Id="rId84" Type="http://schemas.openxmlformats.org/officeDocument/2006/relationships/oleObject" Target="embeddings/oleObject39.bin"/><Relationship Id="rId85" Type="http://schemas.openxmlformats.org/officeDocument/2006/relationships/image" Target="media/image40.emf"/><Relationship Id="rId86" Type="http://schemas.openxmlformats.org/officeDocument/2006/relationships/oleObject" Target="embeddings/oleObject40.bin"/><Relationship Id="rId87" Type="http://schemas.openxmlformats.org/officeDocument/2006/relationships/image" Target="media/image41.emf"/><Relationship Id="rId88" Type="http://schemas.openxmlformats.org/officeDocument/2006/relationships/oleObject" Target="embeddings/oleObject41.bin"/><Relationship Id="rId8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TotalTime>
  <Pages>8</Pages>
  <Words>5269</Words>
  <Characters>30038</Characters>
  <Application>Microsoft Macintosh Word</Application>
  <DocSecurity>0</DocSecurity>
  <Lines>250</Lines>
  <Paragraphs>70</Paragraphs>
  <ScaleCrop>false</ScaleCrop>
  <Company>Stanford University</Company>
  <LinksUpToDate>false</LinksUpToDate>
  <CharactersWithSpaces>352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Ferrell</dc:creator>
  <cp:keywords/>
  <dc:description/>
  <cp:lastModifiedBy>James Ferrell</cp:lastModifiedBy>
  <cp:revision>19</cp:revision>
  <dcterms:created xsi:type="dcterms:W3CDTF">2013-09-20T22:07:00Z</dcterms:created>
  <dcterms:modified xsi:type="dcterms:W3CDTF">2013-09-24T04:59:00Z</dcterms:modified>
</cp:coreProperties>
</file>